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DA08FD5" w14:textId="77777777" w:rsidR="008D28B2" w:rsidRDefault="008D28B2" w:rsidP="000C450B">
      <w:pPr>
        <w:spacing w:line="480" w:lineRule="auto"/>
        <w:rPr>
          <w:rFonts w:asciiTheme="minorHAnsi" w:hAnsiTheme="minorHAnsi"/>
          <w:b/>
        </w:rPr>
      </w:pPr>
    </w:p>
    <w:p w14:paraId="03BAA231" w14:textId="77777777" w:rsidR="008D28B2" w:rsidRDefault="008D28B2" w:rsidP="000C450B">
      <w:pPr>
        <w:spacing w:line="480" w:lineRule="auto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t>Epidemiology and Infection</w:t>
      </w:r>
    </w:p>
    <w:p w14:paraId="42B993E0" w14:textId="77777777" w:rsidR="001E29AF" w:rsidRDefault="001E29AF" w:rsidP="000C450B">
      <w:pPr>
        <w:spacing w:line="480" w:lineRule="auto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t>Supplementary Material</w:t>
      </w:r>
    </w:p>
    <w:p w14:paraId="29ECF40A" w14:textId="77777777" w:rsidR="008D28B2" w:rsidRDefault="008D28B2" w:rsidP="000C450B">
      <w:pPr>
        <w:spacing w:line="480" w:lineRule="auto"/>
        <w:rPr>
          <w:rFonts w:asciiTheme="minorHAnsi" w:hAnsiTheme="minorHAnsi"/>
          <w:b/>
        </w:rPr>
      </w:pPr>
    </w:p>
    <w:p w14:paraId="025AECFE" w14:textId="77777777" w:rsidR="008D28B2" w:rsidRDefault="008D28B2" w:rsidP="000C450B">
      <w:pPr>
        <w:spacing w:line="480" w:lineRule="auto"/>
        <w:rPr>
          <w:rFonts w:asciiTheme="minorHAnsi" w:hAnsiTheme="minorHAnsi"/>
          <w:b/>
        </w:rPr>
      </w:pPr>
      <w:r w:rsidRPr="0066029B">
        <w:rPr>
          <w:rFonts w:asciiTheme="minorHAnsi" w:hAnsiTheme="minorHAnsi"/>
          <w:b/>
        </w:rPr>
        <w:t xml:space="preserve">Meteorological factors and respiratory syncytial virus seasonality in subtropical Australia. </w:t>
      </w:r>
    </w:p>
    <w:p w14:paraId="75427914" w14:textId="77777777" w:rsidR="008D28B2" w:rsidRDefault="008D28B2" w:rsidP="000C450B">
      <w:pPr>
        <w:spacing w:line="480" w:lineRule="auto"/>
        <w:rPr>
          <w:rFonts w:asciiTheme="minorHAnsi" w:hAnsiTheme="minorHAnsi"/>
          <w:b/>
        </w:rPr>
      </w:pPr>
    </w:p>
    <w:p w14:paraId="122BE5F0" w14:textId="77777777" w:rsidR="008D28B2" w:rsidRDefault="008D28B2" w:rsidP="000C450B">
      <w:pPr>
        <w:spacing w:line="480" w:lineRule="auto"/>
        <w:rPr>
          <w:rFonts w:asciiTheme="minorHAnsi" w:hAnsiTheme="minorHAnsi"/>
        </w:rPr>
      </w:pPr>
      <w:r w:rsidRPr="0066029B">
        <w:rPr>
          <w:rFonts w:asciiTheme="minorHAnsi" w:hAnsiTheme="minorHAnsi"/>
        </w:rPr>
        <w:t xml:space="preserve">C. Morley </w:t>
      </w:r>
      <w:r w:rsidRPr="0066029B">
        <w:rPr>
          <w:rFonts w:asciiTheme="minorHAnsi" w:hAnsiTheme="minorHAnsi"/>
          <w:vertAlign w:val="superscript"/>
        </w:rPr>
        <w:t>1</w:t>
      </w:r>
      <w:r w:rsidRPr="0066029B">
        <w:rPr>
          <w:rFonts w:asciiTheme="minorHAnsi" w:hAnsiTheme="minorHAnsi"/>
        </w:rPr>
        <w:t>, K. Grimwood</w:t>
      </w:r>
      <w:r w:rsidRPr="0066029B">
        <w:rPr>
          <w:rFonts w:asciiTheme="minorHAnsi" w:hAnsiTheme="minorHAnsi"/>
          <w:vertAlign w:val="superscript"/>
        </w:rPr>
        <w:t>1</w:t>
      </w:r>
      <w:proofErr w:type="gramStart"/>
      <w:r w:rsidRPr="0066029B">
        <w:rPr>
          <w:rFonts w:asciiTheme="minorHAnsi" w:hAnsiTheme="minorHAnsi"/>
          <w:vertAlign w:val="superscript"/>
        </w:rPr>
        <w:t>,2</w:t>
      </w:r>
      <w:proofErr w:type="gramEnd"/>
      <w:r w:rsidRPr="0066029B">
        <w:rPr>
          <w:rFonts w:asciiTheme="minorHAnsi" w:hAnsiTheme="minorHAnsi"/>
        </w:rPr>
        <w:t>, S. Maloney</w:t>
      </w:r>
      <w:r w:rsidRPr="0066029B">
        <w:rPr>
          <w:rFonts w:asciiTheme="minorHAnsi" w:hAnsiTheme="minorHAnsi"/>
          <w:vertAlign w:val="superscript"/>
        </w:rPr>
        <w:t>3</w:t>
      </w:r>
      <w:r w:rsidRPr="0066029B">
        <w:rPr>
          <w:rFonts w:asciiTheme="minorHAnsi" w:hAnsiTheme="minorHAnsi"/>
        </w:rPr>
        <w:t>, R. S. Ware</w:t>
      </w:r>
      <w:r w:rsidRPr="0066029B">
        <w:rPr>
          <w:rFonts w:asciiTheme="minorHAnsi" w:hAnsiTheme="minorHAnsi"/>
          <w:vertAlign w:val="superscript"/>
        </w:rPr>
        <w:t>2</w:t>
      </w:r>
      <w:r w:rsidRPr="0066029B">
        <w:rPr>
          <w:rFonts w:asciiTheme="minorHAnsi" w:hAnsiTheme="minorHAnsi"/>
        </w:rPr>
        <w:t>.</w:t>
      </w:r>
    </w:p>
    <w:p w14:paraId="61342CE3" w14:textId="77777777" w:rsidR="001E29AF" w:rsidRDefault="001E29AF" w:rsidP="000C450B">
      <w:pPr>
        <w:spacing w:line="480" w:lineRule="auto"/>
        <w:rPr>
          <w:rFonts w:asciiTheme="minorHAnsi" w:hAnsiTheme="minorHAnsi"/>
        </w:rPr>
      </w:pPr>
    </w:p>
    <w:p w14:paraId="1C8DFC9A" w14:textId="77777777" w:rsidR="001E29AF" w:rsidRPr="001E29AF" w:rsidRDefault="001E29AF" w:rsidP="000C450B">
      <w:pPr>
        <w:spacing w:line="480" w:lineRule="auto"/>
        <w:rPr>
          <w:rFonts w:asciiTheme="minorHAnsi" w:hAnsiTheme="minorHAnsi"/>
        </w:rPr>
      </w:pPr>
    </w:p>
    <w:p w14:paraId="0E206854" w14:textId="77777777" w:rsidR="001E29AF" w:rsidRPr="001E29AF" w:rsidRDefault="001E29AF" w:rsidP="000C450B">
      <w:pPr>
        <w:spacing w:line="480" w:lineRule="auto"/>
        <w:rPr>
          <w:rFonts w:asciiTheme="minorHAnsi" w:hAnsiTheme="minorHAnsi"/>
        </w:rPr>
      </w:pPr>
      <w:r w:rsidRPr="001E29AF">
        <w:rPr>
          <w:rFonts w:asciiTheme="minorHAnsi" w:hAnsiTheme="minorHAnsi"/>
          <w:vertAlign w:val="superscript"/>
        </w:rPr>
        <w:t>1</w:t>
      </w:r>
      <w:r w:rsidRPr="001E29AF">
        <w:rPr>
          <w:rFonts w:asciiTheme="minorHAnsi" w:hAnsiTheme="minorHAnsi"/>
        </w:rPr>
        <w:t xml:space="preserve"> Department of </w:t>
      </w:r>
      <w:proofErr w:type="spellStart"/>
      <w:r w:rsidRPr="001E29AF">
        <w:rPr>
          <w:rFonts w:asciiTheme="minorHAnsi" w:hAnsiTheme="minorHAnsi"/>
        </w:rPr>
        <w:t>Paediatrics</w:t>
      </w:r>
      <w:proofErr w:type="spellEnd"/>
      <w:r w:rsidRPr="001E29AF">
        <w:rPr>
          <w:rFonts w:asciiTheme="minorHAnsi" w:hAnsiTheme="minorHAnsi"/>
        </w:rPr>
        <w:t xml:space="preserve">, Gold Coast Health, Gold Coast, Australia; </w:t>
      </w:r>
      <w:r w:rsidRPr="001E29AF">
        <w:rPr>
          <w:rFonts w:asciiTheme="minorHAnsi" w:hAnsiTheme="minorHAnsi"/>
          <w:vertAlign w:val="superscript"/>
        </w:rPr>
        <w:t>2</w:t>
      </w:r>
      <w:r w:rsidRPr="001E29AF">
        <w:rPr>
          <w:rFonts w:asciiTheme="minorHAnsi" w:hAnsiTheme="minorHAnsi"/>
        </w:rPr>
        <w:t xml:space="preserve"> </w:t>
      </w:r>
      <w:proofErr w:type="spellStart"/>
      <w:r w:rsidRPr="001E29AF">
        <w:rPr>
          <w:rFonts w:asciiTheme="minorHAnsi" w:hAnsiTheme="minorHAnsi"/>
        </w:rPr>
        <w:t>Menzies</w:t>
      </w:r>
      <w:proofErr w:type="spellEnd"/>
      <w:r w:rsidRPr="001E29AF">
        <w:rPr>
          <w:rFonts w:asciiTheme="minorHAnsi" w:hAnsiTheme="minorHAnsi"/>
        </w:rPr>
        <w:t xml:space="preserve"> Health Institute Queensland, Griffith University, Gold Coast, Australia; </w:t>
      </w:r>
      <w:r w:rsidRPr="001E29AF">
        <w:rPr>
          <w:rFonts w:asciiTheme="minorHAnsi" w:hAnsiTheme="minorHAnsi"/>
          <w:vertAlign w:val="superscript"/>
        </w:rPr>
        <w:t>3</w:t>
      </w:r>
      <w:r w:rsidRPr="001E29AF">
        <w:rPr>
          <w:rFonts w:asciiTheme="minorHAnsi" w:hAnsiTheme="minorHAnsi"/>
        </w:rPr>
        <w:t xml:space="preserve"> Pathology Queensland Gold Coast Laboratory, Gold Coast, Australia. </w:t>
      </w:r>
    </w:p>
    <w:p w14:paraId="0C4F23D4" w14:textId="77777777" w:rsidR="001E29AF" w:rsidRPr="001E29AF" w:rsidRDefault="001E29AF" w:rsidP="000C450B">
      <w:pPr>
        <w:spacing w:line="480" w:lineRule="auto"/>
        <w:rPr>
          <w:rFonts w:asciiTheme="minorHAnsi" w:hAnsiTheme="minorHAnsi"/>
        </w:rPr>
      </w:pPr>
    </w:p>
    <w:p w14:paraId="531E302A" w14:textId="77777777" w:rsidR="001E29AF" w:rsidRPr="001E29AF" w:rsidRDefault="001E29AF" w:rsidP="000C450B">
      <w:pPr>
        <w:spacing w:line="480" w:lineRule="auto"/>
        <w:rPr>
          <w:rFonts w:asciiTheme="minorHAnsi" w:hAnsiTheme="minorHAnsi"/>
        </w:rPr>
      </w:pPr>
    </w:p>
    <w:p w14:paraId="482AA548" w14:textId="77777777" w:rsidR="001E29AF" w:rsidRPr="001E29AF" w:rsidRDefault="001E29AF" w:rsidP="000C450B">
      <w:pPr>
        <w:spacing w:line="480" w:lineRule="auto"/>
        <w:rPr>
          <w:rFonts w:asciiTheme="minorHAnsi" w:hAnsiTheme="minorHAnsi"/>
        </w:rPr>
      </w:pPr>
      <w:r w:rsidRPr="001E29AF">
        <w:rPr>
          <w:rFonts w:asciiTheme="minorHAnsi" w:hAnsiTheme="minorHAnsi"/>
        </w:rPr>
        <w:t xml:space="preserve">Correspondence: Carla Morley, Department of </w:t>
      </w:r>
      <w:proofErr w:type="spellStart"/>
      <w:r w:rsidRPr="001E29AF">
        <w:rPr>
          <w:rFonts w:asciiTheme="minorHAnsi" w:hAnsiTheme="minorHAnsi"/>
        </w:rPr>
        <w:t>Paediatrics</w:t>
      </w:r>
      <w:proofErr w:type="spellEnd"/>
      <w:r w:rsidRPr="001E29AF">
        <w:rPr>
          <w:rFonts w:asciiTheme="minorHAnsi" w:hAnsiTheme="minorHAnsi"/>
        </w:rPr>
        <w:t>, Gold Coast University Hospital, 1 Hospital Boulevard, Southport, QLD, Australia, 4215</w:t>
      </w:r>
    </w:p>
    <w:p w14:paraId="29AAE7DE" w14:textId="271395D2" w:rsidR="001E29AF" w:rsidRPr="0066029B" w:rsidRDefault="001E29AF" w:rsidP="000C450B">
      <w:pPr>
        <w:spacing w:line="480" w:lineRule="auto"/>
        <w:rPr>
          <w:rFonts w:asciiTheme="minorHAnsi" w:hAnsiTheme="minorHAnsi"/>
        </w:rPr>
      </w:pPr>
      <w:r w:rsidRPr="001E29AF">
        <w:rPr>
          <w:rFonts w:asciiTheme="minorHAnsi" w:hAnsiTheme="minorHAnsi"/>
        </w:rPr>
        <w:t xml:space="preserve">Email: </w:t>
      </w:r>
      <w:hyperlink r:id="rId5" w:history="1">
        <w:r w:rsidRPr="001E29AF">
          <w:rPr>
            <w:rStyle w:val="Hyperlink"/>
            <w:rFonts w:asciiTheme="minorHAnsi" w:hAnsiTheme="minorHAnsi"/>
          </w:rPr>
          <w:t>cmmorley1@gmail.com</w:t>
        </w:r>
      </w:hyperlink>
      <w:r w:rsidRPr="001E29AF">
        <w:rPr>
          <w:rFonts w:asciiTheme="minorHAnsi" w:hAnsiTheme="minorHAnsi"/>
        </w:rPr>
        <w:br/>
      </w:r>
    </w:p>
    <w:p w14:paraId="3920E15C" w14:textId="77777777" w:rsidR="008D28B2" w:rsidRDefault="008D28B2" w:rsidP="000C450B">
      <w:pPr>
        <w:spacing w:line="480" w:lineRule="auto"/>
        <w:rPr>
          <w:rFonts w:asciiTheme="minorHAnsi" w:hAnsiTheme="minorHAnsi"/>
          <w:b/>
        </w:rPr>
      </w:pPr>
    </w:p>
    <w:p w14:paraId="11CE2E08" w14:textId="77777777" w:rsidR="00F613DF" w:rsidRDefault="00F613DF" w:rsidP="000C450B">
      <w:pPr>
        <w:spacing w:line="480" w:lineRule="auto"/>
      </w:pPr>
    </w:p>
    <w:p w14:paraId="2DC8B509" w14:textId="77777777" w:rsidR="00F613DF" w:rsidRDefault="00F613DF" w:rsidP="000C450B">
      <w:pPr>
        <w:spacing w:line="480" w:lineRule="auto"/>
      </w:pPr>
    </w:p>
    <w:p w14:paraId="07D5E2BB" w14:textId="77777777" w:rsidR="00F613DF" w:rsidRDefault="00F613DF" w:rsidP="000C450B">
      <w:pPr>
        <w:spacing w:line="480" w:lineRule="auto"/>
      </w:pPr>
    </w:p>
    <w:p w14:paraId="3367C5D9" w14:textId="77777777" w:rsidR="00F613DF" w:rsidRDefault="00F613DF" w:rsidP="000C450B">
      <w:pPr>
        <w:spacing w:line="480" w:lineRule="auto"/>
      </w:pPr>
    </w:p>
    <w:p w14:paraId="5DCC7B25" w14:textId="77777777" w:rsidR="00F613DF" w:rsidRDefault="00F613DF" w:rsidP="000C450B">
      <w:pPr>
        <w:spacing w:line="480" w:lineRule="auto"/>
      </w:pPr>
    </w:p>
    <w:p w14:paraId="61D3984D" w14:textId="02281450" w:rsidR="005E5880" w:rsidRPr="005E5880" w:rsidRDefault="005E5880" w:rsidP="000C450B">
      <w:pPr>
        <w:spacing w:line="480" w:lineRule="auto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lastRenderedPageBreak/>
        <w:t>Literature review</w:t>
      </w:r>
    </w:p>
    <w:p w14:paraId="0D86A9AD" w14:textId="77777777" w:rsidR="005E5880" w:rsidRDefault="005E5880" w:rsidP="000C450B">
      <w:pPr>
        <w:spacing w:line="480" w:lineRule="auto"/>
        <w:rPr>
          <w:rFonts w:asciiTheme="minorHAnsi" w:hAnsiTheme="minorHAnsi"/>
        </w:rPr>
      </w:pPr>
    </w:p>
    <w:p w14:paraId="2E04323A" w14:textId="3D8C93C2" w:rsidR="00B8767A" w:rsidRPr="00943B1B" w:rsidRDefault="00B8767A" w:rsidP="000C450B">
      <w:pPr>
        <w:spacing w:line="480" w:lineRule="auto"/>
        <w:rPr>
          <w:rFonts w:asciiTheme="minorHAnsi" w:hAnsiTheme="minorHAnsi"/>
        </w:rPr>
      </w:pPr>
      <w:r w:rsidRPr="00943B1B">
        <w:rPr>
          <w:rFonts w:asciiTheme="minorHAnsi" w:hAnsiTheme="minorHAnsi"/>
        </w:rPr>
        <w:t xml:space="preserve">A </w:t>
      </w:r>
      <w:r w:rsidR="00C478DD">
        <w:rPr>
          <w:rFonts w:asciiTheme="minorHAnsi" w:hAnsiTheme="minorHAnsi"/>
        </w:rPr>
        <w:t xml:space="preserve">literature </w:t>
      </w:r>
      <w:r w:rsidRPr="00943B1B">
        <w:rPr>
          <w:rFonts w:asciiTheme="minorHAnsi" w:hAnsiTheme="minorHAnsi"/>
        </w:rPr>
        <w:t xml:space="preserve">review was conducted to determine other subtropical locations that have explored </w:t>
      </w:r>
      <w:r w:rsidR="003A4A35">
        <w:rPr>
          <w:rFonts w:asciiTheme="minorHAnsi" w:hAnsiTheme="minorHAnsi"/>
        </w:rPr>
        <w:t xml:space="preserve">respiratory syncytial virus </w:t>
      </w:r>
      <w:r w:rsidRPr="00943B1B">
        <w:rPr>
          <w:rFonts w:asciiTheme="minorHAnsi" w:hAnsiTheme="minorHAnsi"/>
        </w:rPr>
        <w:t xml:space="preserve">seasonality (with </w:t>
      </w:r>
      <w:proofErr w:type="spellStart"/>
      <w:r w:rsidRPr="00943B1B">
        <w:rPr>
          <w:rFonts w:asciiTheme="minorHAnsi" w:hAnsiTheme="minorHAnsi"/>
        </w:rPr>
        <w:t>Cfa</w:t>
      </w:r>
      <w:proofErr w:type="spellEnd"/>
      <w:r w:rsidRPr="00943B1B">
        <w:rPr>
          <w:rFonts w:asciiTheme="minorHAnsi" w:hAnsiTheme="minorHAnsi"/>
        </w:rPr>
        <w:t xml:space="preserve"> </w:t>
      </w:r>
      <w:proofErr w:type="spellStart"/>
      <w:r w:rsidR="00D048F8" w:rsidRPr="0066029B">
        <w:rPr>
          <w:rFonts w:asciiTheme="minorHAnsi" w:hAnsiTheme="minorHAnsi"/>
        </w:rPr>
        <w:t>K</w:t>
      </w:r>
      <w:r w:rsidR="00D048F8" w:rsidRPr="00F62808">
        <w:rPr>
          <w:rFonts w:asciiTheme="minorHAnsi" w:hAnsiTheme="minorHAnsi" w:cs="Lucida Grande"/>
          <w:color w:val="000000"/>
        </w:rPr>
        <w:t>ö</w:t>
      </w:r>
      <w:r w:rsidR="00D048F8" w:rsidRPr="0066029B">
        <w:rPr>
          <w:rFonts w:asciiTheme="minorHAnsi" w:hAnsiTheme="minorHAnsi"/>
        </w:rPr>
        <w:t>ppen</w:t>
      </w:r>
      <w:proofErr w:type="spellEnd"/>
      <w:r w:rsidR="00D048F8" w:rsidRPr="00943B1B" w:rsidDel="00D048F8">
        <w:rPr>
          <w:rFonts w:asciiTheme="minorHAnsi" w:hAnsiTheme="minorHAnsi"/>
        </w:rPr>
        <w:t xml:space="preserve"> </w:t>
      </w:r>
      <w:r w:rsidRPr="00943B1B">
        <w:rPr>
          <w:rFonts w:asciiTheme="minorHAnsi" w:hAnsiTheme="minorHAnsi"/>
        </w:rPr>
        <w:t xml:space="preserve">Classification). </w:t>
      </w:r>
      <w:r w:rsidR="00943B1B">
        <w:rPr>
          <w:rFonts w:asciiTheme="minorHAnsi" w:hAnsiTheme="minorHAnsi"/>
        </w:rPr>
        <w:t xml:space="preserve"> We searched </w:t>
      </w:r>
      <w:proofErr w:type="spellStart"/>
      <w:r w:rsidR="00943B1B">
        <w:rPr>
          <w:rFonts w:asciiTheme="minorHAnsi" w:hAnsiTheme="minorHAnsi"/>
        </w:rPr>
        <w:t>Pubmed</w:t>
      </w:r>
      <w:proofErr w:type="spellEnd"/>
      <w:r w:rsidR="00943B1B">
        <w:rPr>
          <w:rFonts w:asciiTheme="minorHAnsi" w:hAnsiTheme="minorHAnsi"/>
        </w:rPr>
        <w:t xml:space="preserve"> up to and including July 31</w:t>
      </w:r>
      <w:r w:rsidR="00943B1B" w:rsidRPr="00943B1B">
        <w:rPr>
          <w:rFonts w:asciiTheme="minorHAnsi" w:hAnsiTheme="minorHAnsi"/>
          <w:vertAlign w:val="superscript"/>
        </w:rPr>
        <w:t>st</w:t>
      </w:r>
      <w:r w:rsidR="00943B1B">
        <w:rPr>
          <w:rFonts w:asciiTheme="minorHAnsi" w:hAnsiTheme="minorHAnsi"/>
        </w:rPr>
        <w:t xml:space="preserve"> 2017.  We used search terms ‘respiratory syncytial virus’ AND ‘seasonality</w:t>
      </w:r>
      <w:r w:rsidR="00641F2E">
        <w:rPr>
          <w:rFonts w:asciiTheme="minorHAnsi" w:hAnsiTheme="minorHAnsi"/>
        </w:rPr>
        <w:t>,</w:t>
      </w:r>
      <w:r w:rsidR="00943B1B">
        <w:rPr>
          <w:rFonts w:asciiTheme="minorHAnsi" w:hAnsiTheme="minorHAnsi"/>
        </w:rPr>
        <w:t>’</w:t>
      </w:r>
      <w:r w:rsidR="00E31726">
        <w:rPr>
          <w:rFonts w:asciiTheme="minorHAnsi" w:hAnsiTheme="minorHAnsi"/>
        </w:rPr>
        <w:t xml:space="preserve"> OR ‘respiratory syncytial virus’ AND ‘epidemic’</w:t>
      </w:r>
      <w:r w:rsidR="00641F2E">
        <w:rPr>
          <w:rFonts w:asciiTheme="minorHAnsi" w:hAnsiTheme="minorHAnsi"/>
        </w:rPr>
        <w:t xml:space="preserve"> t</w:t>
      </w:r>
      <w:r w:rsidR="00311B3F">
        <w:rPr>
          <w:rFonts w:asciiTheme="minorHAnsi" w:hAnsiTheme="minorHAnsi"/>
        </w:rPr>
        <w:t>his y</w:t>
      </w:r>
      <w:r w:rsidR="00E31726">
        <w:rPr>
          <w:rFonts w:asciiTheme="minorHAnsi" w:hAnsiTheme="minorHAnsi"/>
        </w:rPr>
        <w:t>ielded 692</w:t>
      </w:r>
      <w:r w:rsidR="00311B3F">
        <w:rPr>
          <w:rFonts w:asciiTheme="minorHAnsi" w:hAnsiTheme="minorHAnsi"/>
        </w:rPr>
        <w:t xml:space="preserve"> titles</w:t>
      </w:r>
      <w:r w:rsidR="00C478DD">
        <w:rPr>
          <w:rFonts w:asciiTheme="minorHAnsi" w:hAnsiTheme="minorHAnsi"/>
        </w:rPr>
        <w:t>, of these</w:t>
      </w:r>
      <w:r w:rsidR="00311B3F">
        <w:rPr>
          <w:rFonts w:asciiTheme="minorHAnsi" w:hAnsiTheme="minorHAnsi"/>
        </w:rPr>
        <w:t xml:space="preserve"> we </w:t>
      </w:r>
      <w:r w:rsidR="00641F2E">
        <w:rPr>
          <w:rFonts w:asciiTheme="minorHAnsi" w:hAnsiTheme="minorHAnsi"/>
        </w:rPr>
        <w:t xml:space="preserve">identified </w:t>
      </w:r>
      <w:r w:rsidR="00E31726">
        <w:rPr>
          <w:rFonts w:asciiTheme="minorHAnsi" w:hAnsiTheme="minorHAnsi"/>
        </w:rPr>
        <w:t xml:space="preserve">8 </w:t>
      </w:r>
      <w:r w:rsidR="00943B1B">
        <w:rPr>
          <w:rFonts w:asciiTheme="minorHAnsi" w:hAnsiTheme="minorHAnsi"/>
        </w:rPr>
        <w:t>studies in sub tropical locations according t</w:t>
      </w:r>
      <w:r w:rsidR="00C478DD">
        <w:rPr>
          <w:rFonts w:asciiTheme="minorHAnsi" w:hAnsiTheme="minorHAnsi"/>
        </w:rPr>
        <w:t xml:space="preserve">o the </w:t>
      </w:r>
      <w:proofErr w:type="spellStart"/>
      <w:r w:rsidR="00C478DD">
        <w:rPr>
          <w:rFonts w:asciiTheme="minorHAnsi" w:hAnsiTheme="minorHAnsi"/>
        </w:rPr>
        <w:t>Cfa</w:t>
      </w:r>
      <w:proofErr w:type="spellEnd"/>
      <w:r w:rsidR="00C478DD">
        <w:rPr>
          <w:rFonts w:asciiTheme="minorHAnsi" w:hAnsiTheme="minorHAnsi"/>
        </w:rPr>
        <w:t xml:space="preserve"> </w:t>
      </w:r>
      <w:proofErr w:type="spellStart"/>
      <w:r w:rsidR="00D048F8" w:rsidRPr="0066029B">
        <w:rPr>
          <w:rFonts w:asciiTheme="minorHAnsi" w:hAnsiTheme="minorHAnsi"/>
        </w:rPr>
        <w:t>K</w:t>
      </w:r>
      <w:r w:rsidR="00D048F8" w:rsidRPr="00F62808">
        <w:rPr>
          <w:rFonts w:asciiTheme="minorHAnsi" w:hAnsiTheme="minorHAnsi" w:cs="Lucida Grande"/>
          <w:color w:val="000000"/>
        </w:rPr>
        <w:t>ö</w:t>
      </w:r>
      <w:r w:rsidR="00D048F8" w:rsidRPr="0066029B">
        <w:rPr>
          <w:rFonts w:asciiTheme="minorHAnsi" w:hAnsiTheme="minorHAnsi"/>
        </w:rPr>
        <w:t>ppen</w:t>
      </w:r>
      <w:proofErr w:type="spellEnd"/>
      <w:r w:rsidR="00C478DD">
        <w:rPr>
          <w:rFonts w:asciiTheme="minorHAnsi" w:hAnsiTheme="minorHAnsi"/>
        </w:rPr>
        <w:t xml:space="preserve"> Classification</w:t>
      </w:r>
      <w:r w:rsidR="00641F2E">
        <w:rPr>
          <w:rFonts w:asciiTheme="minorHAnsi" w:hAnsiTheme="minorHAnsi"/>
        </w:rPr>
        <w:t xml:space="preserve"> by searching titles and abstracts. </w:t>
      </w:r>
      <w:r w:rsidR="00C478DD">
        <w:rPr>
          <w:rFonts w:asciiTheme="minorHAnsi" w:hAnsiTheme="minorHAnsi"/>
        </w:rPr>
        <w:t xml:space="preserve"> </w:t>
      </w:r>
      <w:r w:rsidR="00943B1B">
        <w:rPr>
          <w:rFonts w:asciiTheme="minorHAnsi" w:hAnsiTheme="minorHAnsi"/>
        </w:rPr>
        <w:t>The reference list of articles identified were also searched and relevant articles retrieved</w:t>
      </w:r>
      <w:r w:rsidR="00E31726">
        <w:rPr>
          <w:rFonts w:asciiTheme="minorHAnsi" w:hAnsiTheme="minorHAnsi"/>
        </w:rPr>
        <w:t>, this resulted in a further 5 relevant studies, for a total of 13</w:t>
      </w:r>
      <w:r w:rsidR="003A4A35">
        <w:rPr>
          <w:rFonts w:asciiTheme="minorHAnsi" w:hAnsiTheme="minorHAnsi"/>
        </w:rPr>
        <w:t xml:space="preserve"> studies</w:t>
      </w:r>
      <w:r w:rsidR="00E31726">
        <w:rPr>
          <w:rFonts w:asciiTheme="minorHAnsi" w:hAnsiTheme="minorHAnsi"/>
        </w:rPr>
        <w:t xml:space="preserve"> included in the review.</w:t>
      </w:r>
    </w:p>
    <w:p w14:paraId="47985FFC" w14:textId="77777777" w:rsidR="00B8767A" w:rsidRDefault="00B8767A" w:rsidP="000C450B">
      <w:pPr>
        <w:spacing w:line="480" w:lineRule="auto"/>
        <w:rPr>
          <w:rFonts w:asciiTheme="minorHAnsi" w:hAnsiTheme="minorHAnsi"/>
          <w:b/>
        </w:rPr>
      </w:pPr>
    </w:p>
    <w:p w14:paraId="0E3A8FDB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77AD758F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5483E735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6349CA9F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20EF24F5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116993C3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1A5661A1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7EEC2365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4416C597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38A6FAE9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78F49A4D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5AD07E1F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0B8358BC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48EFE63C" w14:textId="77777777" w:rsidR="001A36CE" w:rsidRDefault="001A36CE" w:rsidP="000C450B">
      <w:pPr>
        <w:spacing w:line="480" w:lineRule="auto"/>
        <w:rPr>
          <w:rFonts w:asciiTheme="minorHAnsi" w:hAnsiTheme="minorHAnsi"/>
          <w:b/>
        </w:rPr>
      </w:pPr>
    </w:p>
    <w:p w14:paraId="183254E6" w14:textId="401D1F2B" w:rsidR="00F613DF" w:rsidRPr="00F62808" w:rsidRDefault="00B8767A" w:rsidP="000C450B">
      <w:pPr>
        <w:spacing w:line="480" w:lineRule="auto"/>
        <w:rPr>
          <w:rFonts w:asciiTheme="minorHAnsi" w:hAnsiTheme="minorHAnsi"/>
        </w:rPr>
      </w:pPr>
      <w:r>
        <w:rPr>
          <w:rFonts w:asciiTheme="minorHAnsi" w:hAnsiTheme="minorHAnsi"/>
          <w:b/>
        </w:rPr>
        <w:t xml:space="preserve">Supplementary </w:t>
      </w:r>
      <w:r w:rsidR="00F613DF" w:rsidRPr="0066029B">
        <w:rPr>
          <w:rFonts w:asciiTheme="minorHAnsi" w:hAnsiTheme="minorHAnsi"/>
          <w:b/>
        </w:rPr>
        <w:t>Table</w:t>
      </w:r>
      <w:r w:rsidR="00F613DF" w:rsidRPr="0066029B">
        <w:rPr>
          <w:rFonts w:asciiTheme="minorHAnsi" w:hAnsiTheme="minorHAnsi"/>
        </w:rPr>
        <w:t xml:space="preserve">.  Seasonality of respiratory syncytial virus in subtropical locations studied based on the </w:t>
      </w:r>
      <w:proofErr w:type="spellStart"/>
      <w:r w:rsidR="00F613DF" w:rsidRPr="0066029B">
        <w:rPr>
          <w:rFonts w:asciiTheme="minorHAnsi" w:hAnsiTheme="minorHAnsi"/>
        </w:rPr>
        <w:t>K</w:t>
      </w:r>
      <w:r w:rsidR="00F613DF" w:rsidRPr="00F62808">
        <w:rPr>
          <w:rFonts w:asciiTheme="minorHAnsi" w:hAnsiTheme="minorHAnsi" w:cs="Lucida Grande"/>
          <w:color w:val="000000"/>
        </w:rPr>
        <w:t>ö</w:t>
      </w:r>
      <w:r w:rsidR="00F613DF" w:rsidRPr="0066029B">
        <w:rPr>
          <w:rFonts w:asciiTheme="minorHAnsi" w:hAnsiTheme="minorHAnsi"/>
        </w:rPr>
        <w:t>ppen</w:t>
      </w:r>
      <w:proofErr w:type="spellEnd"/>
      <w:r w:rsidR="00F613DF" w:rsidRPr="0066029B">
        <w:rPr>
          <w:rFonts w:asciiTheme="minorHAnsi" w:hAnsiTheme="minorHAnsi"/>
        </w:rPr>
        <w:t xml:space="preserve"> Classification of </w:t>
      </w:r>
      <w:proofErr w:type="spellStart"/>
      <w:r w:rsidR="00F613DF" w:rsidRPr="0066029B">
        <w:rPr>
          <w:rFonts w:asciiTheme="minorHAnsi" w:hAnsiTheme="minorHAnsi"/>
        </w:rPr>
        <w:t>Cfa</w:t>
      </w:r>
      <w:proofErr w:type="spellEnd"/>
      <w:r w:rsidR="00F613DF" w:rsidRPr="0066029B">
        <w:rPr>
          <w:rFonts w:asciiTheme="minorHAnsi" w:hAnsiTheme="minorHAnsi"/>
        </w:rPr>
        <w:t xml:space="preserve"> </w:t>
      </w:r>
      <w:r w:rsidR="00C478DD" w:rsidRPr="0066029B">
        <w:rPr>
          <w:rFonts w:asciiTheme="minorHAnsi" w:hAnsiTheme="minorHAnsi"/>
        </w:rPr>
        <w:fldChar w:fldCharType="begin"/>
      </w:r>
      <w:r w:rsidR="00C478DD">
        <w:rPr>
          <w:rFonts w:asciiTheme="minorHAnsi" w:hAnsiTheme="minorHAnsi"/>
        </w:rPr>
        <w:instrText xml:space="preserve"> ADDIN EN.CITE &lt;EndNote&gt;&lt;Cite&gt;&lt;Author&gt;Metereology&lt;/Author&gt;&lt;Year&gt;2016&lt;/Year&gt;&lt;RecNum&gt;215&lt;/RecNum&gt;&lt;DisplayText&gt;[1]&lt;/DisplayText&gt;&lt;record&gt;&lt;rec-number&gt;215&lt;/rec-number&gt;&lt;foreign-keys&gt;&lt;key app="EN" db-id="xxe2p2vx32rs5cezwsavwwvmdv5ww5ea0fve"&gt;215&lt;/key&gt;&lt;/foreign-keys&gt;&lt;ref-type name="Web Page"&gt;12&lt;/ref-type&gt;&lt;contributors&gt;&lt;authors&gt;&lt;author&gt;Commonwealth of Australia Bureau of Metereology&lt;/author&gt;&lt;/authors&gt;&lt;/contributors&gt;&lt;titles&gt;&lt;/titles&gt;&lt;dates&gt;&lt;year&gt;2016&lt;/year&gt;&lt;/dates&gt;&lt;urls&gt;&lt;related-urls&gt;&lt;url&gt;http://www.bom.gov.au/jsp/ncc/climate_averages/climate-classifications/index.jsp?maptype=kpn#maps&lt;/url&gt;&lt;/related-urls&gt;&lt;/urls&gt;&lt;custom1&gt;2017&lt;/custom1&gt;&lt;custom2&gt;10th Aug&lt;/custom2&gt;&lt;/record&gt;&lt;/Cite&gt;&lt;/EndNote&gt;</w:instrText>
      </w:r>
      <w:r w:rsidR="00C478DD" w:rsidRPr="0066029B">
        <w:rPr>
          <w:rFonts w:asciiTheme="minorHAnsi" w:hAnsiTheme="minorHAnsi"/>
        </w:rPr>
        <w:fldChar w:fldCharType="separate"/>
      </w:r>
      <w:r w:rsidR="00C478DD">
        <w:rPr>
          <w:rFonts w:asciiTheme="minorHAnsi" w:hAnsiTheme="minorHAnsi"/>
          <w:noProof/>
        </w:rPr>
        <w:t>[</w:t>
      </w:r>
      <w:hyperlink w:anchor="_ENREF_1" w:tooltip="Metereology, 2016 #215" w:history="1">
        <w:r w:rsidR="00C478DD">
          <w:rPr>
            <w:rFonts w:asciiTheme="minorHAnsi" w:hAnsiTheme="minorHAnsi"/>
            <w:noProof/>
          </w:rPr>
          <w:t>1</w:t>
        </w:r>
      </w:hyperlink>
      <w:r w:rsidR="00C478DD">
        <w:rPr>
          <w:rFonts w:asciiTheme="minorHAnsi" w:hAnsiTheme="minorHAnsi"/>
          <w:noProof/>
        </w:rPr>
        <w:t>]</w:t>
      </w:r>
      <w:r w:rsidR="00C478DD" w:rsidRPr="0066029B">
        <w:rPr>
          <w:rFonts w:asciiTheme="minorHAnsi" w:hAnsiTheme="minorHAnsi"/>
        </w:rPr>
        <w:fldChar w:fldCharType="end"/>
      </w:r>
      <w:r w:rsidR="00F613DF" w:rsidRPr="0066029B">
        <w:rPr>
          <w:rFonts w:asciiTheme="minorHAnsi" w:hAnsiTheme="minorHAnsi"/>
        </w:rPr>
        <w:t>.</w:t>
      </w:r>
    </w:p>
    <w:p w14:paraId="5DEFBDCA" w14:textId="77777777" w:rsidR="00F613DF" w:rsidRPr="00F62808" w:rsidRDefault="00F613DF" w:rsidP="000C450B">
      <w:pPr>
        <w:spacing w:line="480" w:lineRule="auto"/>
        <w:rPr>
          <w:rFonts w:asciiTheme="minorHAnsi" w:hAnsiTheme="minorHAnsi"/>
        </w:rPr>
      </w:pPr>
    </w:p>
    <w:tbl>
      <w:tblPr>
        <w:tblStyle w:val="TableGrid"/>
        <w:tblW w:w="9068" w:type="dxa"/>
        <w:tblInd w:w="108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74"/>
        <w:gridCol w:w="1861"/>
        <w:gridCol w:w="4133"/>
      </w:tblGrid>
      <w:tr w:rsidR="00F613DF" w:rsidRPr="00F62808" w14:paraId="7F3427EB" w14:textId="77777777" w:rsidTr="00B8767A">
        <w:trPr>
          <w:cantSplit/>
        </w:trPr>
        <w:tc>
          <w:tcPr>
            <w:tcW w:w="3074" w:type="dxa"/>
            <w:tcBorders>
              <w:bottom w:val="nil"/>
            </w:tcBorders>
          </w:tcPr>
          <w:p w14:paraId="5150DE1A" w14:textId="77777777" w:rsidR="00F613DF" w:rsidRPr="0066029B" w:rsidRDefault="00F613DF" w:rsidP="000C450B">
            <w:pPr>
              <w:spacing w:line="480" w:lineRule="auto"/>
              <w:ind w:left="-108" w:right="-410"/>
              <w:rPr>
                <w:rFonts w:asciiTheme="minorHAnsi" w:hAnsiTheme="minorHAnsi"/>
                <w:b/>
              </w:rPr>
            </w:pPr>
            <w:r w:rsidRPr="0066029B">
              <w:rPr>
                <w:rFonts w:asciiTheme="minorHAnsi" w:hAnsiTheme="minorHAnsi"/>
                <w:b/>
              </w:rPr>
              <w:t>Site</w:t>
            </w:r>
          </w:p>
        </w:tc>
        <w:tc>
          <w:tcPr>
            <w:tcW w:w="1861" w:type="dxa"/>
            <w:tcBorders>
              <w:bottom w:val="nil"/>
            </w:tcBorders>
          </w:tcPr>
          <w:p w14:paraId="26655E9E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/>
                <w:b/>
              </w:rPr>
            </w:pPr>
            <w:r w:rsidRPr="0066029B">
              <w:rPr>
                <w:rFonts w:asciiTheme="minorHAnsi" w:hAnsiTheme="minorHAnsi"/>
                <w:b/>
              </w:rPr>
              <w:t>Latitude</w:t>
            </w:r>
          </w:p>
        </w:tc>
        <w:tc>
          <w:tcPr>
            <w:tcW w:w="4133" w:type="dxa"/>
            <w:tcBorders>
              <w:bottom w:val="nil"/>
            </w:tcBorders>
          </w:tcPr>
          <w:p w14:paraId="19EB9EB4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  <w:b/>
              </w:rPr>
            </w:pPr>
            <w:r w:rsidRPr="0066029B">
              <w:rPr>
                <w:rFonts w:asciiTheme="minorHAnsi" w:hAnsiTheme="minorHAnsi"/>
                <w:b/>
              </w:rPr>
              <w:t>RSV activity</w:t>
            </w:r>
          </w:p>
        </w:tc>
      </w:tr>
      <w:tr w:rsidR="00F613DF" w:rsidRPr="00F62808" w14:paraId="1041A2CE" w14:textId="77777777" w:rsidTr="00B8767A">
        <w:trPr>
          <w:cantSplit/>
        </w:trPr>
        <w:tc>
          <w:tcPr>
            <w:tcW w:w="3074" w:type="dxa"/>
            <w:tcBorders>
              <w:top w:val="nil"/>
              <w:bottom w:val="nil"/>
            </w:tcBorders>
          </w:tcPr>
          <w:p w14:paraId="0EEC5BFC" w14:textId="398EA515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Baguio City, Philippines </w:t>
            </w:r>
            <w:r w:rsidR="00C478DD" w:rsidRPr="0066029B">
              <w:rPr>
                <w:rFonts w:asciiTheme="minorHAnsi" w:hAnsiTheme="minorHAnsi"/>
              </w:rPr>
              <w:fldChar w:fldCharType="begin">
                <w:fldData xml:space="preserve">PEVuZE5vdGU+PENpdGU+PEF1dGhvcj5LYW1pZ2FraTwvQXV0aG9yPjxZZWFyPjIwMTY8L1llYXI+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wMTY3NzEyPC9wYWdlcz48dm9sdW1lPjExPC92b2x1bWU+PG51bWJlcj4xMjwvbnVtYmVyPjxl
ZGl0aW9uPjIwMTYvMTIvMjI8L2VkaXRpb24+PGRhdGVzPjx5ZWFyPjIwMTY8L3llYXI+PC9kYXRl
cz48aXNibj4xOTMyLTYyMDMgKEVsZWN0cm9uaWMpJiN4RDsxOTMyLTYyMDMgKExpbmtpbmcpPC9p
c2JuPjxhY2Nlc3Npb24tbnVtPjI4MDAyNDE5PC9hY2Nlc3Npb24tbnVtPjx1cmxzPjwvdXJscz48
Y3VzdG9tMj5QTUM1MTc2MjgyPC9jdXN0b20yPjxlbGVjdHJvbmljLXJlc291cmNlLW51bT4xMC4x
MzcxL2pvdXJuYWwucG9uZS4wMTY3NzEyPC9lbGVjdHJvbmljLXJlc291cmNlLW51bT48cmVtb3Rl
LWRhdGFiYXNlLXByb3ZpZGVyPk5MTTwvcmVtb3RlLWRhdGFiYXNlLXByb3ZpZGVyPjxsYW5ndWFn
ZT5lbmc8L2xhbmd1YWdlPjwvcmVjb3JkPjwvQ2l0ZT48L0VuZE5vdGU+AG=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 </w:instrText>
            </w:r>
            <w:r w:rsidR="00C478DD">
              <w:rPr>
                <w:rFonts w:asciiTheme="minorHAnsi" w:hAnsiTheme="minorHAnsi"/>
              </w:rPr>
              <w:fldChar w:fldCharType="begin">
                <w:fldData xml:space="preserve">PEVuZE5vdGU+PENpdGU+PEF1dGhvcj5LYW1pZ2FraTwvQXV0aG9yPjxZZWFyPjIwMTY8L1llYXI+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wMTY3NzEyPC9wYWdlcz48dm9sdW1lPjExPC92b2x1bWU+PG51bWJlcj4xMjwvbnVtYmVyPjxl
ZGl0aW9uPjIwMTYvMTIvMjI8L2VkaXRpb24+PGRhdGVzPjx5ZWFyPjIwMTY8L3llYXI+PC9kYXRl
cz48aXNibj4xOTMyLTYyMDMgKEVsZWN0cm9uaWMpJiN4RDsxOTMyLTYyMDMgKExpbmtpbmcpPC9p
c2JuPjxhY2Nlc3Npb24tbnVtPjI4MDAyNDE5PC9hY2Nlc3Npb24tbnVtPjx1cmxzPjwvdXJscz48
Y3VzdG9tMj5QTUM1MTc2MjgyPC9jdXN0b20yPjxlbGVjdHJvbmljLXJlc291cmNlLW51bT4xMC4x
MzcxL2pvdXJuYWwucG9uZS4wMTY3NzEyPC9lbGVjdHJvbmljLXJlc291cmNlLW51bT48cmVtb3Rl
LWRhdGFiYXNlLXByb3ZpZGVyPk5MTTwvcmVtb3RlLWRhdGFiYXNlLXByb3ZpZGVyPjxsYW5ndWFn
ZT5lbmc8L2xhbmd1YWdlPjwvcmVjb3JkPjwvQ2l0ZT48L0VuZE5vdGU+AG=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.DATA </w:instrText>
            </w:r>
            <w:r w:rsidR="00C478DD">
              <w:rPr>
                <w:rFonts w:asciiTheme="minorHAnsi" w:hAnsiTheme="minorHAnsi"/>
              </w:rPr>
            </w:r>
            <w:r w:rsidR="00C478DD">
              <w:rPr>
                <w:rFonts w:asciiTheme="minorHAnsi" w:hAnsiTheme="minorHAnsi"/>
              </w:rPr>
              <w:fldChar w:fldCharType="end"/>
            </w:r>
            <w:r w:rsidR="00C478DD" w:rsidRPr="0066029B">
              <w:rPr>
                <w:rFonts w:asciiTheme="minorHAnsi" w:hAnsiTheme="minorHAnsi"/>
              </w:rPr>
            </w:r>
            <w:r w:rsidR="00C478DD" w:rsidRPr="0066029B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2" w:tooltip="Kamigaki, 2016 #146" w:history="1">
              <w:r w:rsidR="00C478DD">
                <w:rPr>
                  <w:rFonts w:asciiTheme="minorHAnsi" w:hAnsiTheme="minorHAnsi"/>
                  <w:noProof/>
                </w:rPr>
                <w:t>2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66029B">
              <w:rPr>
                <w:rFonts w:asciiTheme="minorHAnsi" w:hAnsiTheme="minorHAnsi"/>
              </w:rPr>
              <w:fldChar w:fldCharType="end"/>
            </w:r>
          </w:p>
          <w:p w14:paraId="1C917E88" w14:textId="3369E72C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Hong Kong </w:t>
            </w:r>
            <w:r w:rsidRPr="0066029B">
              <w:rPr>
                <w:rFonts w:asciiTheme="minorHAnsi" w:hAnsiTheme="minorHAnsi"/>
              </w:rPr>
              <w:fldChar w:fldCharType="begin">
                <w:fldData xml:space="preserve">PEVuZE5vdGU+PENpdGU+PEF1dGhvcj5TdW5nPC9BdXRob3I+PFllYXI+MTk5MjwvWWVhcj48UmVj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 </w:instrText>
            </w:r>
            <w:r w:rsidR="00C478DD">
              <w:rPr>
                <w:rFonts w:asciiTheme="minorHAnsi" w:hAnsiTheme="minorHAnsi"/>
              </w:rPr>
              <w:fldChar w:fldCharType="begin">
                <w:fldData xml:space="preserve">PEVuZE5vdGU+PENpdGU+PEF1dGhvcj5TdW5nPC9BdXRob3I+PFllYXI+MTk5MjwvWWVhcj48UmVj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.DATA </w:instrText>
            </w:r>
            <w:r w:rsidR="00C478DD">
              <w:rPr>
                <w:rFonts w:asciiTheme="minorHAnsi" w:hAnsiTheme="minorHAnsi"/>
              </w:rPr>
            </w:r>
            <w:r w:rsidR="00C478DD">
              <w:rPr>
                <w:rFonts w:asciiTheme="minorHAnsi" w:hAnsiTheme="minorHAnsi"/>
              </w:rPr>
              <w:fldChar w:fldCharType="end"/>
            </w:r>
            <w:r w:rsidRPr="0066029B">
              <w:rPr>
                <w:rFonts w:asciiTheme="minorHAnsi" w:hAnsiTheme="minorHAnsi"/>
              </w:rPr>
            </w:r>
            <w:r w:rsidRPr="0066029B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3" w:tooltip="Sung, 1992 #173" w:history="1">
              <w:r w:rsidR="00C478DD">
                <w:rPr>
                  <w:rFonts w:asciiTheme="minorHAnsi" w:hAnsiTheme="minorHAnsi"/>
                  <w:noProof/>
                </w:rPr>
                <w:t>3</w:t>
              </w:r>
            </w:hyperlink>
            <w:r w:rsidR="00C478DD">
              <w:rPr>
                <w:rFonts w:asciiTheme="minorHAnsi" w:hAnsiTheme="minorHAnsi"/>
                <w:noProof/>
              </w:rPr>
              <w:t xml:space="preserve">, </w:t>
            </w:r>
            <w:hyperlink w:anchor="_ENREF_4" w:tooltip="Tang, 2010 #241" w:history="1">
              <w:r w:rsidR="00C478DD">
                <w:rPr>
                  <w:rFonts w:asciiTheme="minorHAnsi" w:hAnsiTheme="minorHAnsi"/>
                  <w:noProof/>
                </w:rPr>
                <w:t>4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Pr="0066029B">
              <w:rPr>
                <w:rFonts w:asciiTheme="minorHAnsi" w:hAnsiTheme="minorHAnsi"/>
              </w:rPr>
              <w:fldChar w:fldCharType="end"/>
            </w:r>
          </w:p>
          <w:p w14:paraId="14AFF2C9" w14:textId="6411370E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Sao Paulo, Brazil </w:t>
            </w:r>
            <w:r w:rsidR="00C478DD" w:rsidRPr="0066029B">
              <w:rPr>
                <w:rFonts w:asciiTheme="minorHAnsi" w:hAnsiTheme="minorHAnsi"/>
              </w:rPr>
              <w:fldChar w:fldCharType="begin"/>
            </w:r>
            <w:r w:rsidR="00C478DD">
              <w:rPr>
                <w:rFonts w:asciiTheme="minorHAnsi" w:hAnsiTheme="minorHAnsi"/>
              </w:rPr>
              <w:instrText xml:space="preserve"> ADDIN EN.CITE &lt;EndNote&gt;&lt;Cite&gt;&lt;Author&gt;Paiva&lt;/Author&gt;&lt;Year&gt;2012&lt;/Year&gt;&lt;RecNum&gt;235&lt;/RecNum&gt;&lt;DisplayText&gt;[5]&lt;/DisplayText&gt;&lt;record&gt;&lt;rec-number&gt;235&lt;/rec-number&gt;&lt;foreign-keys&gt;&lt;key app="EN" db-id="xxe2p2vx32rs5cezwsavwwvmdv5ww5ea0fve"&gt;235&lt;/key&gt;&lt;/foreign-keys&gt;&lt;ref-type name="Journal Article"&gt;17&lt;/ref-type&gt;&lt;contributors&gt;&lt;authors&gt;&lt;author&gt;Paiva, T. M.&lt;/author&gt;&lt;author&gt;Ishida, M. A.&lt;/author&gt;&lt;author&gt;Benega, M. A.&lt;/author&gt;&lt;author&gt;Constantino, C. R.&lt;/author&gt;&lt;author&gt;Silva, D. B.&lt;/author&gt;&lt;author&gt;Santos, K. C.&lt;/author&gt;&lt;author&gt;Oliveira, M. I.&lt;/author&gt;&lt;author&gt;Barbosa, H. A.&lt;/author&gt;&lt;author&gt;Carvalhanas, T. R.&lt;/author&gt;&lt;author&gt;Schuck-Paim, C.&lt;/author&gt;&lt;author&gt;Alonso, W. J.&lt;/author&gt;&lt;/authors&gt;&lt;/contributors&gt;&lt;auth-address&gt;Center of Respiratory Diseases, Adolfo Lutz Institute, Sao Paulo, Brazil.&lt;/auth-address&gt;&lt;titles&gt;&lt;title&gt;Shift in the timing of respiratory syncytial virus circulation in a subtropical megalopolis: implications for immunoprophylaxis&lt;/title&gt;&lt;secondary-title&gt;J Med Virol&lt;/secondary-title&gt;&lt;alt-title&gt;Journal of medical virology&lt;/alt-title&gt;&lt;/titles&gt;&lt;periodical&gt;&lt;full-title&gt;J Med Virol&lt;/full-title&gt;&lt;/periodical&gt;&lt;pages&gt;1825-30&lt;/pages&gt;&lt;volume&gt;84&lt;/volume&gt;&lt;number&gt;11&lt;/number&gt;&lt;edition&gt;2012/09/22&lt;/edition&gt;&lt;keywords&gt;&lt;keyword&gt;Brazil/epidemiology&lt;/keyword&gt;&lt;keyword&gt;Child, Preschool&lt;/keyword&gt;&lt;keyword&gt;Humans&lt;/keyword&gt;&lt;keyword&gt;Incidence&lt;/keyword&gt;&lt;keyword&gt;Infant&lt;/keyword&gt;&lt;keyword&gt;Respiratory Syncytial Virus Infections/ epidemiology&lt;/keyword&gt;&lt;keyword&gt;Respiratory Syncytial Virus, Human/ isolation &amp;amp; purification&lt;/keyword&gt;&lt;keyword&gt;Seasons&lt;/keyword&gt;&lt;keyword&gt;Sentinel Surveillance&lt;/keyword&gt;&lt;keyword&gt;Temperature&lt;/keyword&gt;&lt;keyword&gt;Weather&lt;/keyword&gt;&lt;/keywords&gt;&lt;dates&gt;&lt;year&gt;2012&lt;/year&gt;&lt;pub-dates&gt;&lt;date&gt;Nov&lt;/date&gt;&lt;/pub-dates&gt;&lt;/dates&gt;&lt;isbn&gt;1096-9071 (Electronic)&amp;#xD;0146-6615 (Linking)&lt;/isbn&gt;&lt;accession-num&gt;22997087&lt;/accession-num&gt;&lt;urls&gt;&lt;/urls&gt;&lt;electronic-resource-num&gt;10.1002/jmv.23347&lt;/electronic-resource-num&gt;&lt;remote-database-provider&gt;NLM&lt;/remote-database-provider&gt;&lt;language&gt;eng&lt;/language&gt;&lt;/record&gt;&lt;/Cite&gt;&lt;/EndNote&gt;</w:instrText>
            </w:r>
            <w:r w:rsidR="00C478DD" w:rsidRPr="0066029B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5" w:tooltip="Paiva, 2012 #235" w:history="1">
              <w:r w:rsidR="00C478DD">
                <w:rPr>
                  <w:rFonts w:asciiTheme="minorHAnsi" w:hAnsiTheme="minorHAnsi"/>
                  <w:noProof/>
                </w:rPr>
                <w:t>5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66029B">
              <w:rPr>
                <w:rFonts w:asciiTheme="minorHAnsi" w:hAnsiTheme="minorHAnsi"/>
              </w:rPr>
              <w:fldChar w:fldCharType="end"/>
            </w:r>
          </w:p>
          <w:p w14:paraId="3D01D885" w14:textId="5F22C569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Taiwan </w:t>
            </w:r>
            <w:r w:rsidR="00C478DD" w:rsidRPr="007C4C27">
              <w:rPr>
                <w:rFonts w:asciiTheme="minorHAnsi" w:hAnsiTheme="minorHAnsi"/>
              </w:rPr>
              <w:fldChar w:fldCharType="begin">
                <w:fldData xml:space="preserve">PEVuZE5vdGU+PENpdGU+PEF1dGhvcj5DaGl1PC9BdXRob3I+PFllYXI+MjAxNjwvWWVhcj48UmVj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 </w:instrText>
            </w:r>
            <w:r w:rsidR="00C478DD">
              <w:rPr>
                <w:rFonts w:asciiTheme="minorHAnsi" w:hAnsiTheme="minorHAnsi"/>
              </w:rPr>
              <w:fldChar w:fldCharType="begin">
                <w:fldData xml:space="preserve">PEVuZE5vdGU+PENpdGU+PEF1dGhvcj5DaGl1PC9BdXRob3I+PFllYXI+MjAxNjwvWWVhcj48UmVj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.DATA </w:instrText>
            </w:r>
            <w:r w:rsidR="00C478DD">
              <w:rPr>
                <w:rFonts w:asciiTheme="minorHAnsi" w:hAnsiTheme="minorHAnsi"/>
              </w:rPr>
            </w:r>
            <w:r w:rsidR="00C478DD">
              <w:rPr>
                <w:rFonts w:asciiTheme="minorHAnsi" w:hAnsiTheme="minorHAnsi"/>
              </w:rPr>
              <w:fldChar w:fldCharType="end"/>
            </w:r>
            <w:r w:rsidR="00C478DD" w:rsidRPr="007C4C27">
              <w:rPr>
                <w:rFonts w:asciiTheme="minorHAnsi" w:hAnsiTheme="minorHAnsi"/>
              </w:rPr>
            </w:r>
            <w:r w:rsidR="00C478DD" w:rsidRPr="007C4C27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6" w:tooltip="Chiu, 2016 #240" w:history="1">
              <w:r w:rsidR="00C478DD">
                <w:rPr>
                  <w:rFonts w:asciiTheme="minorHAnsi" w:hAnsiTheme="minorHAnsi"/>
                  <w:noProof/>
                </w:rPr>
                <w:t>6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7C4C27">
              <w:rPr>
                <w:rFonts w:asciiTheme="minorHAnsi" w:hAnsiTheme="minorHAnsi"/>
              </w:rPr>
              <w:fldChar w:fldCharType="end"/>
            </w:r>
          </w:p>
          <w:p w14:paraId="0ADC3572" w14:textId="77777777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</w:p>
          <w:p w14:paraId="3CFB02B2" w14:textId="7FE6F6D1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Pretoria, South Africa </w:t>
            </w:r>
            <w:r w:rsidR="00C478DD" w:rsidRPr="0066029B">
              <w:rPr>
                <w:rFonts w:asciiTheme="minorHAnsi" w:hAnsiTheme="minorHAnsi"/>
              </w:rPr>
              <w:fldChar w:fldCharType="begin">
                <w:fldData xml:space="preserve">PEVuZE5vdGU+PENpdGU+PEF1dGhvcj5IYXluZXM8L0F1dGhvcj48WWVhcj4yMDEzPC9ZZWFyPjxS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 </w:instrText>
            </w:r>
            <w:r w:rsidR="00C478DD">
              <w:rPr>
                <w:rFonts w:asciiTheme="minorHAnsi" w:hAnsiTheme="minorHAnsi"/>
              </w:rPr>
              <w:fldChar w:fldCharType="begin">
                <w:fldData xml:space="preserve">PEVuZE5vdGU+PENpdGU+PEF1dGhvcj5IYXluZXM8L0F1dGhvcj48WWVhcj4yMDEzPC9ZZWFyPjxS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.DATA </w:instrText>
            </w:r>
            <w:r w:rsidR="00C478DD">
              <w:rPr>
                <w:rFonts w:asciiTheme="minorHAnsi" w:hAnsiTheme="minorHAnsi"/>
              </w:rPr>
            </w:r>
            <w:r w:rsidR="00C478DD">
              <w:rPr>
                <w:rFonts w:asciiTheme="minorHAnsi" w:hAnsiTheme="minorHAnsi"/>
              </w:rPr>
              <w:fldChar w:fldCharType="end"/>
            </w:r>
            <w:r w:rsidR="00C478DD" w:rsidRPr="0066029B">
              <w:rPr>
                <w:rFonts w:asciiTheme="minorHAnsi" w:hAnsiTheme="minorHAnsi"/>
              </w:rPr>
            </w:r>
            <w:r w:rsidR="00C478DD" w:rsidRPr="0066029B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7" w:tooltip="Haynes, 2013 #169" w:history="1">
              <w:r w:rsidR="00C478DD">
                <w:rPr>
                  <w:rFonts w:asciiTheme="minorHAnsi" w:hAnsiTheme="minorHAnsi"/>
                  <w:noProof/>
                </w:rPr>
                <w:t>7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66029B">
              <w:rPr>
                <w:rFonts w:asciiTheme="minorHAnsi" w:hAnsiTheme="minorHAnsi"/>
              </w:rPr>
              <w:fldChar w:fldCharType="end"/>
            </w:r>
          </w:p>
          <w:p w14:paraId="04A34DEB" w14:textId="0AEA3F85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Delhi, India </w:t>
            </w:r>
            <w:r w:rsidR="00C478DD" w:rsidRPr="0066029B">
              <w:rPr>
                <w:rFonts w:asciiTheme="minorHAnsi" w:hAnsiTheme="minorHAnsi"/>
              </w:rPr>
              <w:fldChar w:fldCharType="begin">
                <w:fldData xml:space="preserve">PEVuZE5vdGU+PENpdGU+PEF1dGhvcj5ZdXN1ZjwvQXV0aG9yPjxZZWFyPjIwMDc8L1llYXI+PFJl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 </w:instrText>
            </w:r>
            <w:r w:rsidR="00C478DD">
              <w:rPr>
                <w:rFonts w:asciiTheme="minorHAnsi" w:hAnsiTheme="minorHAnsi"/>
              </w:rPr>
              <w:fldChar w:fldCharType="begin">
                <w:fldData xml:space="preserve">PEVuZE5vdGU+PENpdGU+PEF1dGhvcj5ZdXN1ZjwvQXV0aG9yPjxZZWFyPjIwMDc8L1llYXI+PFJl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.DATA </w:instrText>
            </w:r>
            <w:r w:rsidR="00C478DD">
              <w:rPr>
                <w:rFonts w:asciiTheme="minorHAnsi" w:hAnsiTheme="minorHAnsi"/>
              </w:rPr>
            </w:r>
            <w:r w:rsidR="00C478DD">
              <w:rPr>
                <w:rFonts w:asciiTheme="minorHAnsi" w:hAnsiTheme="minorHAnsi"/>
              </w:rPr>
              <w:fldChar w:fldCharType="end"/>
            </w:r>
            <w:r w:rsidR="00C478DD" w:rsidRPr="0066029B">
              <w:rPr>
                <w:rFonts w:asciiTheme="minorHAnsi" w:hAnsiTheme="minorHAnsi"/>
              </w:rPr>
            </w:r>
            <w:r w:rsidR="00C478DD" w:rsidRPr="0066029B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8" w:tooltip="Yusuf, 2007 #36" w:history="1">
              <w:r w:rsidR="00C478DD">
                <w:rPr>
                  <w:rFonts w:asciiTheme="minorHAnsi" w:hAnsiTheme="minorHAnsi"/>
                  <w:noProof/>
                </w:rPr>
                <w:t>8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66029B">
              <w:rPr>
                <w:rFonts w:asciiTheme="minorHAnsi" w:hAnsiTheme="minorHAnsi"/>
              </w:rPr>
              <w:fldChar w:fldCharType="end"/>
            </w:r>
          </w:p>
          <w:p w14:paraId="07F0EF64" w14:textId="77777777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</w:p>
          <w:p w14:paraId="411C7997" w14:textId="50E94425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Houston, Texas </w:t>
            </w:r>
            <w:r w:rsidR="00C478DD" w:rsidRPr="0066029B">
              <w:rPr>
                <w:rFonts w:asciiTheme="minorHAnsi" w:hAnsiTheme="minorHAnsi"/>
              </w:rPr>
              <w:fldChar w:fldCharType="begin">
                <w:fldData xml:space="preserve">PEVuZE5vdGU+PENpdGU+PEF1dGhvcj5ZdXN1ZjwvQXV0aG9yPjxZZWFyPjIwMDc8L1llYXI+PFJl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 </w:instrText>
            </w:r>
            <w:r w:rsidR="00C478DD">
              <w:rPr>
                <w:rFonts w:asciiTheme="minorHAnsi" w:hAnsiTheme="minorHAnsi"/>
              </w:rPr>
              <w:fldChar w:fldCharType="begin">
                <w:fldData xml:space="preserve">PEVuZE5vdGU+PENpdGU+PEF1dGhvcj5ZdXN1ZjwvQXV0aG9yPjxZZWFyPjIwMDc8L1llYXI+PFJl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.DATA </w:instrText>
            </w:r>
            <w:r w:rsidR="00C478DD">
              <w:rPr>
                <w:rFonts w:asciiTheme="minorHAnsi" w:hAnsiTheme="minorHAnsi"/>
              </w:rPr>
            </w:r>
            <w:r w:rsidR="00C478DD">
              <w:rPr>
                <w:rFonts w:asciiTheme="minorHAnsi" w:hAnsiTheme="minorHAnsi"/>
              </w:rPr>
              <w:fldChar w:fldCharType="end"/>
            </w:r>
            <w:r w:rsidR="00C478DD" w:rsidRPr="0066029B">
              <w:rPr>
                <w:rFonts w:asciiTheme="minorHAnsi" w:hAnsiTheme="minorHAnsi"/>
              </w:rPr>
            </w:r>
            <w:r w:rsidR="00C478DD" w:rsidRPr="0066029B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8" w:tooltip="Yusuf, 2007 #36" w:history="1">
              <w:r w:rsidR="00C478DD">
                <w:rPr>
                  <w:rFonts w:asciiTheme="minorHAnsi" w:hAnsiTheme="minorHAnsi"/>
                  <w:noProof/>
                </w:rPr>
                <w:t>8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66029B">
              <w:rPr>
                <w:rFonts w:asciiTheme="minorHAnsi" w:hAnsiTheme="minorHAnsi"/>
              </w:rPr>
              <w:fldChar w:fldCharType="end"/>
            </w:r>
          </w:p>
          <w:p w14:paraId="7C715A69" w14:textId="06CE4719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Porto </w:t>
            </w:r>
            <w:proofErr w:type="spellStart"/>
            <w:r w:rsidRPr="007C4C27">
              <w:rPr>
                <w:rFonts w:asciiTheme="minorHAnsi" w:hAnsiTheme="minorHAnsi"/>
              </w:rPr>
              <w:t>Alegre</w:t>
            </w:r>
            <w:proofErr w:type="spellEnd"/>
            <w:r w:rsidRPr="007C4C27">
              <w:rPr>
                <w:rFonts w:asciiTheme="minorHAnsi" w:hAnsiTheme="minorHAnsi"/>
              </w:rPr>
              <w:t xml:space="preserve">, Brazil </w:t>
            </w:r>
            <w:r w:rsidR="00C478DD" w:rsidRPr="007C4C27">
              <w:rPr>
                <w:rFonts w:asciiTheme="minorHAnsi" w:hAnsiTheme="minorHAnsi"/>
              </w:rPr>
              <w:fldChar w:fldCharType="begin">
                <w:fldData xml:space="preserve">PEVuZE5vdGU+PENpdGU+PEF1dGhvcj5TdHJhbGlvdHRvPC9BdXRob3I+PFllYXI+MjAwMjwvWWVh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 </w:instrText>
            </w:r>
            <w:r w:rsidR="00C478DD">
              <w:rPr>
                <w:rFonts w:asciiTheme="minorHAnsi" w:hAnsiTheme="minorHAnsi"/>
              </w:rPr>
              <w:fldChar w:fldCharType="begin">
                <w:fldData xml:space="preserve">PEVuZE5vdGU+PENpdGU+PEF1dGhvcj5TdHJhbGlvdHRvPC9BdXRob3I+PFllYXI+MjAwMjwvWWVh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.DATA </w:instrText>
            </w:r>
            <w:r w:rsidR="00C478DD">
              <w:rPr>
                <w:rFonts w:asciiTheme="minorHAnsi" w:hAnsiTheme="minorHAnsi"/>
              </w:rPr>
            </w:r>
            <w:r w:rsidR="00C478DD">
              <w:rPr>
                <w:rFonts w:asciiTheme="minorHAnsi" w:hAnsiTheme="minorHAnsi"/>
              </w:rPr>
              <w:fldChar w:fldCharType="end"/>
            </w:r>
            <w:r w:rsidR="00C478DD" w:rsidRPr="007C4C27">
              <w:rPr>
                <w:rFonts w:asciiTheme="minorHAnsi" w:hAnsiTheme="minorHAnsi"/>
              </w:rPr>
            </w:r>
            <w:r w:rsidR="00C478DD" w:rsidRPr="007C4C27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9" w:tooltip="Straliotto, 2002 #232" w:history="1">
              <w:r w:rsidR="00C478DD">
                <w:rPr>
                  <w:rFonts w:asciiTheme="minorHAnsi" w:hAnsiTheme="minorHAnsi"/>
                  <w:noProof/>
                </w:rPr>
                <w:t>9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7C4C27">
              <w:rPr>
                <w:rFonts w:asciiTheme="minorHAnsi" w:hAnsiTheme="minorHAnsi"/>
              </w:rPr>
              <w:fldChar w:fldCharType="end"/>
            </w:r>
          </w:p>
          <w:p w14:paraId="23A67611" w14:textId="17D2FB24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Jacksonville, Florida </w:t>
            </w:r>
            <w:r w:rsidR="00C478DD" w:rsidRPr="0066029B">
              <w:rPr>
                <w:rFonts w:asciiTheme="minorHAnsi" w:hAnsiTheme="minorHAnsi"/>
              </w:rPr>
              <w:fldChar w:fldCharType="begin"/>
            </w:r>
            <w:r w:rsidR="00C478DD">
              <w:rPr>
                <w:rFonts w:asciiTheme="minorHAnsi" w:hAnsiTheme="minorHAnsi"/>
              </w:rPr>
              <w:instrText xml:space="preserve"> ADDIN EN.CITE &lt;EndNote&gt;&lt;Cite&gt;&lt;Author&gt;Halstead&lt;/Author&gt;&lt;Year&gt;1998&lt;/Year&gt;&lt;RecNum&gt;172&lt;/RecNum&gt;&lt;DisplayText&gt;[10]&lt;/DisplayText&gt;&lt;record&gt;&lt;rec-number&gt;172&lt;/rec-number&gt;&lt;foreign-keys&gt;&lt;key app="EN" db-id="xxe2p2vx32rs5cezwsavwwvmdv5ww5ea0fve"&gt;172&lt;/key&gt;&lt;/foreign-keys&gt;&lt;ref-type name="Journal Article"&gt;17&lt;/ref-type&gt;&lt;contributors&gt;&lt;authors&gt;&lt;author&gt;Halstead, D. C.&lt;/author&gt;&lt;author&gt;Jenkins, S. G.&lt;/author&gt;&lt;/authors&gt;&lt;/contributors&gt;&lt;auth-address&gt;Department of Pathology, Baptist/St. Vincent&amp;apos;s Health System, Jacksonville, Fla, USA.&lt;/auth-address&gt;&lt;titles&gt;&lt;title&gt;Continuous non-seasonal epidemic of respiratory syncytial virus infection in the southeast United States&lt;/title&gt;&lt;secondary-title&gt;South Med J&lt;/secondary-title&gt;&lt;alt-title&gt;Southern medical journal&lt;/alt-title&gt;&lt;/titles&gt;&lt;periodical&gt;&lt;full-title&gt;South Med J&lt;/full-title&gt;&lt;abbr-1&gt;Southern medical journal&lt;/abbr-1&gt;&lt;/periodical&gt;&lt;alt-periodical&gt;&lt;full-title&gt;South Med J&lt;/full-title&gt;&lt;abbr-1&gt;Southern medical journal&lt;/abbr-1&gt;&lt;/alt-periodical&gt;&lt;pages&gt;433-6&lt;/pages&gt;&lt;volume&gt;91&lt;/volume&gt;&lt;number&gt;5&lt;/number&gt;&lt;edition&gt;1998/05/23&lt;/edition&gt;&lt;keywords&gt;&lt;keyword&gt;Antigens, Viral/analysis&lt;/keyword&gt;&lt;keyword&gt;Diagnosis, Differential&lt;/keyword&gt;&lt;keyword&gt;Disease Outbreaks&lt;/keyword&gt;&lt;keyword&gt;Humans&lt;/keyword&gt;&lt;keyword&gt;Immunoenzyme Techniques&lt;/keyword&gt;&lt;keyword&gt;Respiratory Syncytial Virus Infections/diagnosis/ epidemiology&lt;/keyword&gt;&lt;keyword&gt;Respiratory Syncytial Virus, Human/immunology&lt;/keyword&gt;&lt;keyword&gt;Seasons&lt;/keyword&gt;&lt;keyword&gt;Southeastern United States/epidemiology&lt;/keyword&gt;&lt;/keywords&gt;&lt;dates&gt;&lt;year&gt;1998&lt;/year&gt;&lt;pub-dates&gt;&lt;date&gt;May&lt;/date&gt;&lt;/pub-dates&gt;&lt;/dates&gt;&lt;isbn&gt;0038-4348 (Print)&amp;#xD;0038-4348 (Linking)&lt;/isbn&gt;&lt;accession-num&gt;9598849&lt;/accession-num&gt;&lt;urls&gt;&lt;/urls&gt;&lt;remote-database-provider&gt;NLM&lt;/remote-database-provider&gt;&lt;language&gt;eng&lt;/language&gt;&lt;/record&gt;&lt;/Cite&gt;&lt;/EndNote&gt;</w:instrText>
            </w:r>
            <w:r w:rsidR="00C478DD" w:rsidRPr="0066029B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10" w:tooltip="Halstead, 1998 #172" w:history="1">
              <w:r w:rsidR="00C478DD">
                <w:rPr>
                  <w:rFonts w:asciiTheme="minorHAnsi" w:hAnsiTheme="minorHAnsi"/>
                  <w:noProof/>
                </w:rPr>
                <w:t>10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66029B">
              <w:rPr>
                <w:rFonts w:asciiTheme="minorHAnsi" w:hAnsiTheme="minorHAnsi"/>
              </w:rPr>
              <w:fldChar w:fldCharType="end"/>
            </w:r>
          </w:p>
          <w:p w14:paraId="440C30D5" w14:textId="77777777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</w:p>
          <w:p w14:paraId="22BA403C" w14:textId="4EE7B2B1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Hangzhou, China </w:t>
            </w:r>
            <w:r w:rsidR="00C478DD" w:rsidRPr="0066029B">
              <w:rPr>
                <w:rFonts w:asciiTheme="minorHAnsi" w:hAnsiTheme="minorHAnsi"/>
              </w:rPr>
              <w:fldChar w:fldCharType="begin">
                <w:fldData xml:space="preserve">PEVuZE5vdGU+PENpdGU+PEF1dGhvcj5XYW5nPC9BdXRob3I+PFllYXI+MjAwNTwvWWVhcj48UmVj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 </w:instrText>
            </w:r>
            <w:r w:rsidR="00C478DD">
              <w:rPr>
                <w:rFonts w:asciiTheme="minorHAnsi" w:hAnsiTheme="minorHAnsi"/>
              </w:rPr>
              <w:fldChar w:fldCharType="begin">
                <w:fldData xml:space="preserve">PEVuZE5vdGU+PENpdGU+PEF1dGhvcj5XYW5nPC9BdXRob3I+PFllYXI+MjAwNTwvWWVhcj48UmVj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.DATA </w:instrText>
            </w:r>
            <w:r w:rsidR="00C478DD">
              <w:rPr>
                <w:rFonts w:asciiTheme="minorHAnsi" w:hAnsiTheme="minorHAnsi"/>
              </w:rPr>
            </w:r>
            <w:r w:rsidR="00C478DD">
              <w:rPr>
                <w:rFonts w:asciiTheme="minorHAnsi" w:hAnsiTheme="minorHAnsi"/>
              </w:rPr>
              <w:fldChar w:fldCharType="end"/>
            </w:r>
            <w:r w:rsidR="00C478DD" w:rsidRPr="0066029B">
              <w:rPr>
                <w:rFonts w:asciiTheme="minorHAnsi" w:hAnsiTheme="minorHAnsi"/>
              </w:rPr>
            </w:r>
            <w:r w:rsidR="00C478DD" w:rsidRPr="0066029B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11" w:tooltip="Wang, 2005 #234" w:history="1">
              <w:r w:rsidR="00C478DD">
                <w:rPr>
                  <w:rFonts w:asciiTheme="minorHAnsi" w:hAnsiTheme="minorHAnsi"/>
                  <w:noProof/>
                </w:rPr>
                <w:t>11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66029B">
              <w:rPr>
                <w:rFonts w:asciiTheme="minorHAnsi" w:hAnsiTheme="minorHAnsi"/>
              </w:rPr>
              <w:fldChar w:fldCharType="end"/>
            </w:r>
          </w:p>
          <w:p w14:paraId="5E3F0401" w14:textId="3AED8424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Suzhou, China </w:t>
            </w:r>
            <w:r w:rsidR="00C478DD" w:rsidRPr="0066029B">
              <w:rPr>
                <w:rFonts w:asciiTheme="minorHAnsi" w:hAnsiTheme="minorHAnsi"/>
              </w:rPr>
              <w:fldChar w:fldCharType="begin">
                <w:fldData xml:space="preserve">PEVuZE5vdGU+PENpdGU+PEF1dGhvcj5KaTwvQXV0aG9yPjxZZWFyPjIwMTE8L1llYXI+PFJlY051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 </w:instrText>
            </w:r>
            <w:r w:rsidR="00C478DD">
              <w:rPr>
                <w:rFonts w:asciiTheme="minorHAnsi" w:hAnsiTheme="minorHAnsi"/>
              </w:rPr>
              <w:fldChar w:fldCharType="begin">
                <w:fldData xml:space="preserve">PEVuZE5vdGU+PENpdGU+PEF1dGhvcj5KaTwvQXV0aG9yPjxZZWFyPjIwMTE8L1llYXI+PFJlY051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</w:fldData>
              </w:fldChar>
            </w:r>
            <w:r w:rsidR="00C478DD">
              <w:rPr>
                <w:rFonts w:asciiTheme="minorHAnsi" w:hAnsiTheme="minorHAnsi"/>
              </w:rPr>
              <w:instrText xml:space="preserve"> ADDIN EN.CITE.DATA </w:instrText>
            </w:r>
            <w:r w:rsidR="00C478DD">
              <w:rPr>
                <w:rFonts w:asciiTheme="minorHAnsi" w:hAnsiTheme="minorHAnsi"/>
              </w:rPr>
            </w:r>
            <w:r w:rsidR="00C478DD">
              <w:rPr>
                <w:rFonts w:asciiTheme="minorHAnsi" w:hAnsiTheme="minorHAnsi"/>
              </w:rPr>
              <w:fldChar w:fldCharType="end"/>
            </w:r>
            <w:r w:rsidR="00C478DD" w:rsidRPr="0066029B">
              <w:rPr>
                <w:rFonts w:asciiTheme="minorHAnsi" w:hAnsiTheme="minorHAnsi"/>
              </w:rPr>
            </w:r>
            <w:r w:rsidR="00C478DD" w:rsidRPr="0066029B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12" w:tooltip="Ji, 2011 #237" w:history="1">
              <w:r w:rsidR="00C478DD">
                <w:rPr>
                  <w:rFonts w:asciiTheme="minorHAnsi" w:hAnsiTheme="minorHAnsi"/>
                  <w:noProof/>
                </w:rPr>
                <w:t>12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66029B">
              <w:rPr>
                <w:rFonts w:asciiTheme="minorHAnsi" w:hAnsiTheme="minorHAnsi"/>
              </w:rPr>
              <w:fldChar w:fldCharType="end"/>
            </w:r>
          </w:p>
          <w:p w14:paraId="32897BC5" w14:textId="539D4BC3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Buenos Aires, Argentina </w:t>
            </w:r>
            <w:r w:rsidR="00C478DD" w:rsidRPr="0066029B">
              <w:rPr>
                <w:rFonts w:asciiTheme="minorHAnsi" w:hAnsiTheme="minorHAnsi"/>
              </w:rPr>
              <w:fldChar w:fldCharType="begin"/>
            </w:r>
            <w:r w:rsidR="00C478DD">
              <w:rPr>
                <w:rFonts w:asciiTheme="minorHAnsi" w:hAnsiTheme="minorHAnsi"/>
              </w:rPr>
              <w:instrText xml:space="preserve"> ADDIN EN.CITE &lt;EndNote&gt;&lt;Cite&gt;&lt;Author&gt;Viegas&lt;/Author&gt;&lt;Year&gt;2004&lt;/Year&gt;&lt;RecNum&gt;233&lt;/RecNum&gt;&lt;DisplayText&gt;[13]&lt;/DisplayText&gt;&lt;record&gt;&lt;rec-number&gt;233&lt;/rec-number&gt;&lt;foreign-keys&gt;&lt;key app="EN" db-id="xxe2p2vx32rs5cezwsavwwvmdv5ww5ea0fve"&gt;233&lt;/key&gt;&lt;/foreign-keys&gt;&lt;ref-type name="Journal Article"&gt;17&lt;/ref-type&gt;&lt;contributors&gt;&lt;authors&gt;&lt;author&gt;Viegas, M.&lt;/author&gt;&lt;author&gt;Barrero, P. R.&lt;/author&gt;&lt;author&gt;Maffey, A. F.&lt;/author&gt;&lt;author&gt;Mistchenko, A. S.&lt;/author&gt;&lt;/authors&gt;&lt;/contributors&gt;&lt;auth-address&gt;Virology Laboratory, Dr Ricardo Gutierrez Children&amp;apos;s Hospital, Buenos Aires, Argentina. virologia@velocom.com.ar&lt;/auth-address&gt;&lt;titles&gt;&lt;title&gt;Respiratory viruses seasonality in children under five years of age in Buenos Aires, Argentina: a five-year analysis&lt;/title&gt;&lt;secondary-title&gt;J Infect&lt;/secondary-title&gt;&lt;alt-title&gt;The Journal of infection&lt;/alt-title&gt;&lt;/titles&gt;&lt;periodical&gt;&lt;full-title&gt;J Infect&lt;/full-title&gt;&lt;abbr-1&gt;The Journal of infection&lt;/abbr-1&gt;&lt;/periodical&gt;&lt;alt-periodical&gt;&lt;full-title&gt;J Infect&lt;/full-title&gt;&lt;abbr-1&gt;The Journal of infection&lt;/abbr-1&gt;&lt;/alt-periodical&gt;&lt;pages&gt;222-8&lt;/pages&gt;&lt;volume&gt;49&lt;/volume&gt;&lt;number&gt;3&lt;/number&gt;&lt;edition&gt;2004/09/01&lt;/edition&gt;&lt;keywords&gt;&lt;keyword&gt;Acute Disease&lt;/keyword&gt;&lt;keyword&gt;Argentina/epidemiology&lt;/keyword&gt;&lt;keyword&gt;Child, Preschool&lt;/keyword&gt;&lt;keyword&gt;Hospitalization/ statistics &amp;amp; numerical data&lt;/keyword&gt;&lt;keyword&gt;Humans&lt;/keyword&gt;&lt;keyword&gt;Infant&lt;/keyword&gt;&lt;keyword&gt;Respiratory Syncytial Viruses/isolation &amp;amp; purification&lt;/keyword&gt;&lt;keyword&gt;Respiratory Tract Diseases/ epidemiology/virology&lt;/keyword&gt;&lt;keyword&gt;Retrospective Studies&lt;/keyword&gt;&lt;keyword&gt;Seasons&lt;/keyword&gt;&lt;keyword&gt;Urban Population&lt;/keyword&gt;&lt;keyword&gt;Weather&lt;/keyword&gt;&lt;/keywords&gt;&lt;dates&gt;&lt;year&gt;2004&lt;/year&gt;&lt;pub-dates&gt;&lt;date&gt;Oct&lt;/date&gt;&lt;/pub-dates&gt;&lt;/dates&gt;&lt;isbn&gt;0163-4453 (Print)&amp;#xD;0163-4453 (Linking)&lt;/isbn&gt;&lt;accession-num&gt;15337339&lt;/accession-num&gt;&lt;urls&gt;&lt;/urls&gt;&lt;electronic-resource-num&gt;10.1016/j.jinf.2003.10.006&lt;/electronic-resource-num&gt;&lt;remote-database-provider&gt;NLM&lt;/remote-database-provider&gt;&lt;language&gt;eng&lt;/language&gt;&lt;/record&gt;&lt;/Cite&gt;&lt;/EndNote&gt;</w:instrText>
            </w:r>
            <w:r w:rsidR="00C478DD" w:rsidRPr="0066029B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13" w:tooltip="Viegas, 2004 #233" w:history="1">
              <w:r w:rsidR="00C478DD">
                <w:rPr>
                  <w:rFonts w:asciiTheme="minorHAnsi" w:hAnsiTheme="minorHAnsi"/>
                  <w:noProof/>
                </w:rPr>
                <w:t>13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66029B">
              <w:rPr>
                <w:rFonts w:asciiTheme="minorHAnsi" w:hAnsiTheme="minorHAnsi"/>
              </w:rPr>
              <w:fldChar w:fldCharType="end"/>
            </w:r>
          </w:p>
          <w:p w14:paraId="5F5E1380" w14:textId="553EE014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/>
                <w:noProof/>
              </w:rPr>
            </w:pPr>
            <w:r w:rsidRPr="0066029B">
              <w:rPr>
                <w:rFonts w:asciiTheme="minorHAnsi" w:hAnsiTheme="minorHAnsi"/>
              </w:rPr>
              <w:t xml:space="preserve">Montevideo, Uruguay </w:t>
            </w:r>
            <w:r w:rsidR="00C478DD" w:rsidRPr="0066029B">
              <w:rPr>
                <w:rFonts w:asciiTheme="minorHAnsi" w:hAnsiTheme="minorHAnsi"/>
              </w:rPr>
              <w:fldChar w:fldCharType="begin"/>
            </w:r>
            <w:r w:rsidR="00C478DD">
              <w:rPr>
                <w:rFonts w:asciiTheme="minorHAnsi" w:hAnsiTheme="minorHAnsi"/>
              </w:rPr>
              <w:instrText xml:space="preserve"> ADDIN EN.CITE &lt;EndNote&gt;&lt;Cite&gt;&lt;Author&gt;Hortal&lt;/Author&gt;&lt;Year&gt;1993&lt;/Year&gt;&lt;RecNum&gt;231&lt;/RecNum&gt;&lt;DisplayText&gt;[14]&lt;/DisplayText&gt;&lt;record&gt;&lt;rec-number&gt;231&lt;/rec-number&gt;&lt;foreign-keys&gt;&lt;key app="EN" db-id="xxe2p2vx32rs5cezwsavwwvmdv5ww5ea0fve"&gt;231&lt;/key&gt;&lt;/foreign-keys&gt;&lt;ref-type name="Journal Article"&gt;17&lt;/ref-type&gt;&lt;contributors&gt;&lt;authors&gt;&lt;author&gt;Hortal, M.&lt;/author&gt;&lt;author&gt;Meny, M.&lt;/author&gt;&lt;author&gt;Russi, J. C.&lt;/author&gt;&lt;author&gt;Chiparelli, H.&lt;/author&gt;&lt;/authors&gt;&lt;/contributors&gt;&lt;auth-address&gt;Central Public Health Laboratory, Ministry of Public Health, Montevideo.&lt;/auth-address&gt;&lt;titles&gt;&lt;title&gt;Meteorological variables and occurrence of respiratory syncytial virus in Uruguay&lt;/title&gt;&lt;secondary-title&gt;Res Virol&lt;/secondary-title&gt;&lt;alt-title&gt;Research in virology&lt;/alt-title&gt;&lt;/titles&gt;&lt;periodical&gt;&lt;full-title&gt;Res Virol&lt;/full-title&gt;&lt;abbr-1&gt;Research in virology&lt;/abbr-1&gt;&lt;/periodical&gt;&lt;alt-periodical&gt;&lt;full-title&gt;Res Virol&lt;/full-title&gt;&lt;abbr-1&gt;Research in virology&lt;/abbr-1&gt;&lt;/alt-periodical&gt;&lt;pages&gt;405-8&lt;/pages&gt;&lt;volume&gt;144&lt;/volume&gt;&lt;number&gt;5&lt;/number&gt;&lt;edition&gt;1993/09/01&lt;/edition&gt;&lt;keywords&gt;&lt;keyword&gt;Child, Preschool&lt;/keyword&gt;&lt;keyword&gt;Humans&lt;/keyword&gt;&lt;keyword&gt;Humidity&lt;/keyword&gt;&lt;keyword&gt;Infant&lt;/keyword&gt;&lt;keyword&gt;Prospective Studies&lt;/keyword&gt;&lt;keyword&gt;Respiratory Syncytial Virus Infections/ epidemiology&lt;/keyword&gt;&lt;keyword&gt;Respiratory Syncytial Virus, Human/ isolation &amp;amp; purification&lt;/keyword&gt;&lt;keyword&gt;Temperature&lt;/keyword&gt;&lt;keyword&gt;Uruguay/epidemiology&lt;/keyword&gt;&lt;/keywords&gt;&lt;dates&gt;&lt;year&gt;1993&lt;/year&gt;&lt;pub-dates&gt;&lt;date&gt;Sep-Oct&lt;/date&gt;&lt;/pub-dates&gt;&lt;/dates&gt;&lt;isbn&gt;0923-2516 (Print)&amp;#xD;0923-2516 (Linking)&lt;/isbn&gt;&lt;accession-num&gt;8284518&lt;/accession-num&gt;&lt;urls&gt;&lt;/urls&gt;&lt;remote-database-provider&gt;NLM&lt;/remote-database-provider&gt;&lt;language&gt;eng&lt;/language&gt;&lt;/record&gt;&lt;/Cite&gt;&lt;/EndNote&gt;</w:instrText>
            </w:r>
            <w:r w:rsidR="00C478DD" w:rsidRPr="0066029B">
              <w:rPr>
                <w:rFonts w:asciiTheme="minorHAnsi" w:hAnsiTheme="minorHAnsi"/>
              </w:rPr>
              <w:fldChar w:fldCharType="separate"/>
            </w:r>
            <w:r w:rsidR="00C478DD">
              <w:rPr>
                <w:rFonts w:asciiTheme="minorHAnsi" w:hAnsiTheme="minorHAnsi"/>
                <w:noProof/>
              </w:rPr>
              <w:t>[</w:t>
            </w:r>
            <w:hyperlink w:anchor="_ENREF_14" w:tooltip="Hortal, 1993 #231" w:history="1">
              <w:r w:rsidR="00C478DD">
                <w:rPr>
                  <w:rFonts w:asciiTheme="minorHAnsi" w:hAnsiTheme="minorHAnsi"/>
                  <w:noProof/>
                </w:rPr>
                <w:t>14</w:t>
              </w:r>
            </w:hyperlink>
            <w:r w:rsidR="00C478DD">
              <w:rPr>
                <w:rFonts w:asciiTheme="minorHAnsi" w:hAnsiTheme="minorHAnsi"/>
                <w:noProof/>
              </w:rPr>
              <w:t>]</w:t>
            </w:r>
            <w:r w:rsidR="00C478DD" w:rsidRPr="0066029B">
              <w:rPr>
                <w:rFonts w:asciiTheme="minorHAnsi" w:hAnsiTheme="minorHAnsi"/>
              </w:rPr>
              <w:fldChar w:fldCharType="end"/>
            </w:r>
          </w:p>
        </w:tc>
        <w:tc>
          <w:tcPr>
            <w:tcW w:w="1861" w:type="dxa"/>
            <w:tcBorders>
              <w:top w:val="nil"/>
              <w:bottom w:val="nil"/>
            </w:tcBorders>
          </w:tcPr>
          <w:p w14:paraId="371EF4A9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16.4</w:t>
            </w:r>
            <w:r w:rsidRPr="0066029B">
              <w:rPr>
                <w:rFonts w:asciiTheme="minorHAnsi" w:hAnsiTheme="minorHAnsi" w:cs="Lucida Grande"/>
                <w:color w:val="000000"/>
              </w:rPr>
              <w:t>° N</w:t>
            </w:r>
          </w:p>
          <w:p w14:paraId="399CC519" w14:textId="77777777" w:rsidR="00F613DF" w:rsidRPr="0066029B" w:rsidRDefault="00F613DF" w:rsidP="000C450B">
            <w:pPr>
              <w:spacing w:line="480" w:lineRule="auto"/>
              <w:ind w:left="-108"/>
              <w:rPr>
                <w:rFonts w:asciiTheme="minorHAnsi" w:hAnsiTheme="minorHAnsi" w:cs="Lucida Grande"/>
                <w:color w:val="000000"/>
              </w:rPr>
            </w:pPr>
            <w:r w:rsidRPr="0066029B">
              <w:rPr>
                <w:rFonts w:asciiTheme="minorHAnsi" w:hAnsiTheme="minorHAnsi"/>
              </w:rPr>
              <w:t xml:space="preserve">         22.4</w:t>
            </w:r>
            <w:r w:rsidRPr="0066029B">
              <w:rPr>
                <w:rFonts w:asciiTheme="minorHAnsi" w:hAnsiTheme="minorHAnsi" w:cs="Lucida Grande"/>
                <w:color w:val="000000"/>
              </w:rPr>
              <w:t>° N</w:t>
            </w:r>
          </w:p>
          <w:p w14:paraId="4E42116B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 w:cs="Lucida Grande"/>
                <w:color w:val="000000"/>
              </w:rPr>
            </w:pPr>
            <w:r w:rsidRPr="0066029B">
              <w:rPr>
                <w:rFonts w:asciiTheme="minorHAnsi" w:hAnsiTheme="minorHAnsi"/>
              </w:rPr>
              <w:t>23.6</w:t>
            </w:r>
            <w:r w:rsidRPr="0066029B">
              <w:rPr>
                <w:rFonts w:asciiTheme="minorHAnsi" w:hAnsiTheme="minorHAnsi" w:cs="Lucida Grande"/>
                <w:color w:val="000000"/>
              </w:rPr>
              <w:t>° S</w:t>
            </w:r>
          </w:p>
          <w:p w14:paraId="57A31EB2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25.0</w:t>
            </w:r>
            <w:r w:rsidRPr="0066029B">
              <w:rPr>
                <w:rFonts w:asciiTheme="minorHAnsi" w:hAnsiTheme="minorHAnsi" w:cs="Lucida Grande"/>
                <w:color w:val="000000"/>
              </w:rPr>
              <w:t>° N</w:t>
            </w:r>
          </w:p>
          <w:p w14:paraId="27DD70ED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/>
              </w:rPr>
            </w:pPr>
          </w:p>
          <w:p w14:paraId="7541FAE7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 w:cs="Lucida Grande"/>
                <w:color w:val="000000"/>
              </w:rPr>
            </w:pPr>
            <w:r w:rsidRPr="0066029B">
              <w:rPr>
                <w:rFonts w:asciiTheme="minorHAnsi" w:hAnsiTheme="minorHAnsi"/>
              </w:rPr>
              <w:t>25.7</w:t>
            </w:r>
            <w:r w:rsidRPr="0066029B">
              <w:rPr>
                <w:rFonts w:asciiTheme="minorHAnsi" w:hAnsiTheme="minorHAnsi" w:cs="Lucida Grande"/>
                <w:color w:val="000000"/>
              </w:rPr>
              <w:t>° S</w:t>
            </w:r>
          </w:p>
          <w:p w14:paraId="7F4362B4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28.4</w:t>
            </w:r>
            <w:r w:rsidRPr="0066029B">
              <w:rPr>
                <w:rFonts w:asciiTheme="minorHAnsi" w:hAnsiTheme="minorHAnsi" w:cs="Lucida Grande"/>
                <w:color w:val="000000"/>
              </w:rPr>
              <w:t>° N</w:t>
            </w:r>
          </w:p>
          <w:p w14:paraId="572E9E15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/>
              </w:rPr>
            </w:pPr>
          </w:p>
          <w:p w14:paraId="32736DDC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 w:cs="Lucida Grande"/>
                <w:color w:val="000000"/>
              </w:rPr>
            </w:pPr>
            <w:r w:rsidRPr="0066029B">
              <w:rPr>
                <w:rFonts w:asciiTheme="minorHAnsi" w:hAnsiTheme="minorHAnsi"/>
              </w:rPr>
              <w:t>29.6</w:t>
            </w:r>
            <w:r w:rsidRPr="0066029B">
              <w:rPr>
                <w:rFonts w:asciiTheme="minorHAnsi" w:hAnsiTheme="minorHAnsi" w:cs="Lucida Grande"/>
                <w:color w:val="000000"/>
              </w:rPr>
              <w:t>° N</w:t>
            </w:r>
          </w:p>
          <w:p w14:paraId="114A6FC9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 w:cs="Lucida Grande"/>
                <w:color w:val="000000"/>
              </w:rPr>
            </w:pPr>
            <w:r w:rsidRPr="0066029B">
              <w:rPr>
                <w:rFonts w:asciiTheme="minorHAnsi" w:hAnsiTheme="minorHAnsi"/>
              </w:rPr>
              <w:t>30.0</w:t>
            </w:r>
            <w:r w:rsidRPr="0066029B">
              <w:rPr>
                <w:rFonts w:asciiTheme="minorHAnsi" w:hAnsiTheme="minorHAnsi" w:cs="Lucida Grande"/>
                <w:color w:val="000000"/>
              </w:rPr>
              <w:t>° S</w:t>
            </w:r>
          </w:p>
          <w:p w14:paraId="6FAF23D8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30.3</w:t>
            </w:r>
            <w:r w:rsidRPr="0066029B">
              <w:rPr>
                <w:rFonts w:asciiTheme="minorHAnsi" w:hAnsiTheme="minorHAnsi" w:cs="Lucida Grande"/>
                <w:color w:val="000000"/>
              </w:rPr>
              <w:t>° N</w:t>
            </w:r>
          </w:p>
          <w:p w14:paraId="2CFF0DA8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/>
              </w:rPr>
            </w:pPr>
          </w:p>
          <w:p w14:paraId="4FBBA6FE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30.3</w:t>
            </w:r>
            <w:r w:rsidRPr="0066029B">
              <w:rPr>
                <w:rFonts w:asciiTheme="minorHAnsi" w:hAnsiTheme="minorHAnsi" w:cs="Lucida Grande"/>
                <w:color w:val="000000"/>
              </w:rPr>
              <w:t>° N</w:t>
            </w:r>
          </w:p>
          <w:p w14:paraId="6D024A9E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 w:cs="Lucida Grande"/>
                <w:color w:val="000000"/>
              </w:rPr>
            </w:pPr>
            <w:r w:rsidRPr="0066029B">
              <w:rPr>
                <w:rFonts w:asciiTheme="minorHAnsi" w:hAnsiTheme="minorHAnsi"/>
              </w:rPr>
              <w:t>31.3</w:t>
            </w:r>
            <w:r w:rsidRPr="0066029B">
              <w:rPr>
                <w:rFonts w:asciiTheme="minorHAnsi" w:hAnsiTheme="minorHAnsi" w:cs="Lucida Grande"/>
                <w:color w:val="000000"/>
              </w:rPr>
              <w:t>° N</w:t>
            </w:r>
          </w:p>
          <w:p w14:paraId="0BF58244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 w:cs="Lucida Grande"/>
                <w:color w:val="000000"/>
              </w:rPr>
            </w:pPr>
            <w:r w:rsidRPr="0066029B">
              <w:rPr>
                <w:rFonts w:asciiTheme="minorHAnsi" w:hAnsiTheme="minorHAnsi"/>
              </w:rPr>
              <w:t>34.6</w:t>
            </w:r>
            <w:r w:rsidRPr="0066029B">
              <w:rPr>
                <w:rFonts w:asciiTheme="minorHAnsi" w:hAnsiTheme="minorHAnsi" w:cs="Lucida Grande"/>
                <w:color w:val="000000"/>
              </w:rPr>
              <w:t>° S</w:t>
            </w:r>
          </w:p>
          <w:p w14:paraId="64932FB6" w14:textId="77777777" w:rsidR="00F613DF" w:rsidRPr="0066029B" w:rsidRDefault="00F613DF" w:rsidP="000C450B">
            <w:pPr>
              <w:spacing w:line="480" w:lineRule="auto"/>
              <w:ind w:left="-108"/>
              <w:jc w:val="center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34.9 </w:t>
            </w:r>
            <w:r w:rsidRPr="0066029B">
              <w:rPr>
                <w:rFonts w:asciiTheme="minorHAnsi" w:hAnsiTheme="minorHAnsi" w:cs="Lucida Grande"/>
                <w:color w:val="000000"/>
              </w:rPr>
              <w:t>° S</w:t>
            </w:r>
          </w:p>
        </w:tc>
        <w:tc>
          <w:tcPr>
            <w:tcW w:w="4133" w:type="dxa"/>
            <w:tcBorders>
              <w:top w:val="nil"/>
              <w:bottom w:val="nil"/>
            </w:tcBorders>
          </w:tcPr>
          <w:p w14:paraId="7D9A3E1E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Peak in autumn </w:t>
            </w:r>
          </w:p>
          <w:p w14:paraId="214DFF69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Peak in spring – summer </w:t>
            </w:r>
          </w:p>
          <w:p w14:paraId="484C1205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Peak autumn to winter</w:t>
            </w:r>
          </w:p>
          <w:p w14:paraId="295C3078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Continuous with peaks in spring and autumn</w:t>
            </w:r>
          </w:p>
          <w:p w14:paraId="50BC3F96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Peak in autumn</w:t>
            </w:r>
          </w:p>
          <w:p w14:paraId="60E04F15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Almost continuous, peak</w:t>
            </w:r>
          </w:p>
          <w:p w14:paraId="1846C08F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late autumn - winter</w:t>
            </w:r>
          </w:p>
          <w:p w14:paraId="6D55DEF3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Mid-autumn to winter</w:t>
            </w:r>
          </w:p>
          <w:p w14:paraId="1257088A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Peak in winter </w:t>
            </w:r>
          </w:p>
          <w:p w14:paraId="2FEF5E24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Continuous, peak late autumn to winter</w:t>
            </w:r>
          </w:p>
          <w:p w14:paraId="0CFB53E9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Peak in winter to spring </w:t>
            </w:r>
          </w:p>
          <w:p w14:paraId="20CEDA67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Peak in winter </w:t>
            </w:r>
          </w:p>
          <w:p w14:paraId="3A9D6335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 xml:space="preserve">Peak in winter </w:t>
            </w:r>
          </w:p>
          <w:p w14:paraId="42F3AE2A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  <w:r w:rsidRPr="0066029B">
              <w:rPr>
                <w:rFonts w:asciiTheme="minorHAnsi" w:hAnsiTheme="minorHAnsi"/>
              </w:rPr>
              <w:t>Peak in spring</w:t>
            </w:r>
          </w:p>
          <w:p w14:paraId="196D46CB" w14:textId="77777777" w:rsidR="00F613DF" w:rsidRPr="0066029B" w:rsidRDefault="00F613DF" w:rsidP="000C450B">
            <w:pPr>
              <w:spacing w:line="480" w:lineRule="auto"/>
              <w:ind w:left="-108" w:hanging="7"/>
              <w:rPr>
                <w:rFonts w:asciiTheme="minorHAnsi" w:hAnsiTheme="minorHAnsi"/>
              </w:rPr>
            </w:pPr>
          </w:p>
        </w:tc>
      </w:tr>
    </w:tbl>
    <w:p w14:paraId="410F7022" w14:textId="77777777" w:rsidR="00F613DF" w:rsidRDefault="00F613DF" w:rsidP="000C450B">
      <w:pPr>
        <w:spacing w:line="480" w:lineRule="auto"/>
        <w:ind w:right="-489"/>
      </w:pPr>
    </w:p>
    <w:p w14:paraId="084DA424" w14:textId="77777777" w:rsidR="00F613DF" w:rsidRDefault="00F613DF" w:rsidP="000C450B">
      <w:pPr>
        <w:spacing w:line="480" w:lineRule="auto"/>
        <w:ind w:right="-489"/>
      </w:pPr>
    </w:p>
    <w:p w14:paraId="19CC9918" w14:textId="77777777" w:rsidR="00B8767A" w:rsidRDefault="00B8767A" w:rsidP="000C450B">
      <w:pPr>
        <w:spacing w:line="480" w:lineRule="auto"/>
        <w:ind w:right="-489"/>
      </w:pPr>
    </w:p>
    <w:p w14:paraId="04AF7986" w14:textId="29FE2A2F" w:rsidR="0075086F" w:rsidRDefault="0075086F" w:rsidP="0075086F">
      <w:pPr>
        <w:ind w:left="993"/>
      </w:pPr>
    </w:p>
    <w:p w14:paraId="5919F559" w14:textId="16A5209F" w:rsidR="00B8767A" w:rsidRDefault="0075086F" w:rsidP="000C450B">
      <w:pPr>
        <w:spacing w:line="480" w:lineRule="auto"/>
        <w:ind w:right="-489"/>
      </w:pPr>
      <w:r>
        <w:rPr>
          <w:noProof/>
        </w:rPr>
        <mc:AlternateContent>
          <mc:Choice Requires="wpc">
            <w:drawing>
              <wp:anchor distT="0" distB="0" distL="114300" distR="114300" simplePos="0" relativeHeight="251659264" behindDoc="0" locked="0" layoutInCell="1" allowOverlap="1" wp14:anchorId="5AD5C3F9" wp14:editId="57E13B8B">
                <wp:simplePos x="0" y="0"/>
                <wp:positionH relativeFrom="column">
                  <wp:posOffset>-114300</wp:posOffset>
                </wp:positionH>
                <wp:positionV relativeFrom="paragraph">
                  <wp:posOffset>167640</wp:posOffset>
                </wp:positionV>
                <wp:extent cx="5737860" cy="4174490"/>
                <wp:effectExtent l="0" t="0" r="27940" b="16510"/>
                <wp:wrapNone/>
                <wp:docPr id="35" name="Canvas 3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noFill/>
                      </wpc:bg>
                      <wpc:whole>
                        <a:ln>
                          <a:noFill/>
                        </a:ln>
                      </wpc:whole>
                      <wps:wsp>
                        <wps:cNvPr id="1" name="Rectangle 5"/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5737860" cy="4174490"/>
                          </a:xfrm>
                          <a:prstGeom prst="rect">
                            <a:avLst/>
                          </a:prstGeom>
                          <a:solidFill>
                            <a:srgbClr val="EAF2F3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3175" y="3175"/>
                            <a:ext cx="5728335" cy="4164965"/>
                          </a:xfrm>
                          <a:prstGeom prst="rect">
                            <a:avLst/>
                          </a:prstGeom>
                          <a:solidFill>
                            <a:srgbClr val="EAF2F3"/>
                          </a:solidFill>
                          <a:ln w="6985">
                            <a:solidFill>
                              <a:srgbClr val="EAF2F3"/>
                            </a:solidFill>
                            <a:prstDash val="solid"/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" name="Rectangle 7"/>
                        <wps:cNvSpPr>
                          <a:spLocks noChangeArrowheads="1"/>
                        </wps:cNvSpPr>
                        <wps:spPr bwMode="auto">
                          <a:xfrm>
                            <a:off x="569595" y="152400"/>
                            <a:ext cx="5015865" cy="345249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6985">
                            <a:solidFill>
                              <a:srgbClr val="FFFFFF"/>
                            </a:solidFill>
                            <a:prstDash val="solid"/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5" name="Line 8"/>
                        <wps:cNvCnPr>
                          <a:cxnSpLocks noChangeShapeType="1"/>
                        </wps:cNvCnPr>
                        <wps:spPr bwMode="auto">
                          <a:xfrm>
                            <a:off x="569595" y="3514725"/>
                            <a:ext cx="5015865" cy="0"/>
                          </a:xfrm>
                          <a:prstGeom prst="line">
                            <a:avLst/>
                          </a:prstGeom>
                          <a:noFill/>
                          <a:ln w="13970">
                            <a:solidFill>
                              <a:srgbClr val="EAF2F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" name="Line 9"/>
                        <wps:cNvCnPr>
                          <a:cxnSpLocks noChangeShapeType="1"/>
                        </wps:cNvCnPr>
                        <wps:spPr bwMode="auto">
                          <a:xfrm>
                            <a:off x="569595" y="2698750"/>
                            <a:ext cx="5015865" cy="0"/>
                          </a:xfrm>
                          <a:prstGeom prst="line">
                            <a:avLst/>
                          </a:prstGeom>
                          <a:noFill/>
                          <a:ln w="13970">
                            <a:solidFill>
                              <a:srgbClr val="EAF2F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7" name="Line 10"/>
                        <wps:cNvCnPr>
                          <a:cxnSpLocks noChangeShapeType="1"/>
                        </wps:cNvCnPr>
                        <wps:spPr bwMode="auto">
                          <a:xfrm>
                            <a:off x="569595" y="1878965"/>
                            <a:ext cx="5015865" cy="0"/>
                          </a:xfrm>
                          <a:prstGeom prst="line">
                            <a:avLst/>
                          </a:prstGeom>
                          <a:noFill/>
                          <a:ln w="13970">
                            <a:solidFill>
                              <a:srgbClr val="EAF2F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" name="Line 11"/>
                        <wps:cNvCnPr>
                          <a:cxnSpLocks noChangeShapeType="1"/>
                        </wps:cNvCnPr>
                        <wps:spPr bwMode="auto">
                          <a:xfrm>
                            <a:off x="569595" y="1062355"/>
                            <a:ext cx="5015865" cy="0"/>
                          </a:xfrm>
                          <a:prstGeom prst="line">
                            <a:avLst/>
                          </a:prstGeom>
                          <a:noFill/>
                          <a:ln w="13970">
                            <a:solidFill>
                              <a:srgbClr val="EAF2F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9" name="Line 12"/>
                        <wps:cNvCnPr>
                          <a:cxnSpLocks noChangeShapeType="1"/>
                        </wps:cNvCnPr>
                        <wps:spPr bwMode="auto">
                          <a:xfrm>
                            <a:off x="569595" y="242570"/>
                            <a:ext cx="5015865" cy="0"/>
                          </a:xfrm>
                          <a:prstGeom prst="line">
                            <a:avLst/>
                          </a:prstGeom>
                          <a:noFill/>
                          <a:ln w="13970">
                            <a:solidFill>
                              <a:srgbClr val="EAF2F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0" name="Freeform 13"/>
                        <wps:cNvSpPr>
                          <a:spLocks/>
                        </wps:cNvSpPr>
                        <wps:spPr bwMode="auto">
                          <a:xfrm>
                            <a:off x="659765" y="482600"/>
                            <a:ext cx="4835525" cy="2844800"/>
                          </a:xfrm>
                          <a:custGeom>
                            <a:avLst/>
                            <a:gdLst>
                              <a:gd name="T0" fmla="*/ 21 w 1392"/>
                              <a:gd name="T1" fmla="*/ 612 h 819"/>
                              <a:gd name="T2" fmla="*/ 45 w 1392"/>
                              <a:gd name="T3" fmla="*/ 688 h 819"/>
                              <a:gd name="T4" fmla="*/ 69 w 1392"/>
                              <a:gd name="T5" fmla="*/ 793 h 819"/>
                              <a:gd name="T6" fmla="*/ 92 w 1392"/>
                              <a:gd name="T7" fmla="*/ 790 h 819"/>
                              <a:gd name="T8" fmla="*/ 116 w 1392"/>
                              <a:gd name="T9" fmla="*/ 772 h 819"/>
                              <a:gd name="T10" fmla="*/ 140 w 1392"/>
                              <a:gd name="T11" fmla="*/ 663 h 819"/>
                              <a:gd name="T12" fmla="*/ 164 w 1392"/>
                              <a:gd name="T13" fmla="*/ 612 h 819"/>
                              <a:gd name="T14" fmla="*/ 188 w 1392"/>
                              <a:gd name="T15" fmla="*/ 782 h 819"/>
                              <a:gd name="T16" fmla="*/ 212 w 1392"/>
                              <a:gd name="T17" fmla="*/ 801 h 819"/>
                              <a:gd name="T18" fmla="*/ 235 w 1392"/>
                              <a:gd name="T19" fmla="*/ 797 h 819"/>
                              <a:gd name="T20" fmla="*/ 259 w 1392"/>
                              <a:gd name="T21" fmla="*/ 717 h 819"/>
                              <a:gd name="T22" fmla="*/ 283 w 1392"/>
                              <a:gd name="T23" fmla="*/ 594 h 819"/>
                              <a:gd name="T24" fmla="*/ 307 w 1392"/>
                              <a:gd name="T25" fmla="*/ 533 h 819"/>
                              <a:gd name="T26" fmla="*/ 331 w 1392"/>
                              <a:gd name="T27" fmla="*/ 681 h 819"/>
                              <a:gd name="T28" fmla="*/ 355 w 1392"/>
                              <a:gd name="T29" fmla="*/ 797 h 819"/>
                              <a:gd name="T30" fmla="*/ 379 w 1392"/>
                              <a:gd name="T31" fmla="*/ 815 h 819"/>
                              <a:gd name="T32" fmla="*/ 402 w 1392"/>
                              <a:gd name="T33" fmla="*/ 746 h 819"/>
                              <a:gd name="T34" fmla="*/ 426 w 1392"/>
                              <a:gd name="T35" fmla="*/ 525 h 819"/>
                              <a:gd name="T36" fmla="*/ 450 w 1392"/>
                              <a:gd name="T37" fmla="*/ 543 h 819"/>
                              <a:gd name="T38" fmla="*/ 474 w 1392"/>
                              <a:gd name="T39" fmla="*/ 692 h 819"/>
                              <a:gd name="T40" fmla="*/ 498 w 1392"/>
                              <a:gd name="T41" fmla="*/ 764 h 819"/>
                              <a:gd name="T42" fmla="*/ 522 w 1392"/>
                              <a:gd name="T43" fmla="*/ 772 h 819"/>
                              <a:gd name="T44" fmla="*/ 545 w 1392"/>
                              <a:gd name="T45" fmla="*/ 630 h 819"/>
                              <a:gd name="T46" fmla="*/ 569 w 1392"/>
                              <a:gd name="T47" fmla="*/ 380 h 819"/>
                              <a:gd name="T48" fmla="*/ 593 w 1392"/>
                              <a:gd name="T49" fmla="*/ 438 h 819"/>
                              <a:gd name="T50" fmla="*/ 617 w 1392"/>
                              <a:gd name="T51" fmla="*/ 648 h 819"/>
                              <a:gd name="T52" fmla="*/ 641 w 1392"/>
                              <a:gd name="T53" fmla="*/ 670 h 819"/>
                              <a:gd name="T54" fmla="*/ 665 w 1392"/>
                              <a:gd name="T55" fmla="*/ 757 h 819"/>
                              <a:gd name="T56" fmla="*/ 688 w 1392"/>
                              <a:gd name="T57" fmla="*/ 641 h 819"/>
                              <a:gd name="T58" fmla="*/ 712 w 1392"/>
                              <a:gd name="T59" fmla="*/ 507 h 819"/>
                              <a:gd name="T60" fmla="*/ 736 w 1392"/>
                              <a:gd name="T61" fmla="*/ 417 h 819"/>
                              <a:gd name="T62" fmla="*/ 760 w 1392"/>
                              <a:gd name="T63" fmla="*/ 598 h 819"/>
                              <a:gd name="T64" fmla="*/ 784 w 1392"/>
                              <a:gd name="T65" fmla="*/ 659 h 819"/>
                              <a:gd name="T66" fmla="*/ 808 w 1392"/>
                              <a:gd name="T67" fmla="*/ 721 h 819"/>
                              <a:gd name="T68" fmla="*/ 831 w 1392"/>
                              <a:gd name="T69" fmla="*/ 743 h 819"/>
                              <a:gd name="T70" fmla="*/ 855 w 1392"/>
                              <a:gd name="T71" fmla="*/ 721 h 819"/>
                              <a:gd name="T72" fmla="*/ 879 w 1392"/>
                              <a:gd name="T73" fmla="*/ 612 h 819"/>
                              <a:gd name="T74" fmla="*/ 903 w 1392"/>
                              <a:gd name="T75" fmla="*/ 438 h 819"/>
                              <a:gd name="T76" fmla="*/ 927 w 1392"/>
                              <a:gd name="T77" fmla="*/ 391 h 819"/>
                              <a:gd name="T78" fmla="*/ 951 w 1392"/>
                              <a:gd name="T79" fmla="*/ 641 h 819"/>
                              <a:gd name="T80" fmla="*/ 974 w 1392"/>
                              <a:gd name="T81" fmla="*/ 772 h 819"/>
                              <a:gd name="T82" fmla="*/ 998 w 1392"/>
                              <a:gd name="T83" fmla="*/ 743 h 819"/>
                              <a:gd name="T84" fmla="*/ 1022 w 1392"/>
                              <a:gd name="T85" fmla="*/ 587 h 819"/>
                              <a:gd name="T86" fmla="*/ 1046 w 1392"/>
                              <a:gd name="T87" fmla="*/ 44 h 819"/>
                              <a:gd name="T88" fmla="*/ 1070 w 1392"/>
                              <a:gd name="T89" fmla="*/ 207 h 819"/>
                              <a:gd name="T90" fmla="*/ 1094 w 1392"/>
                              <a:gd name="T91" fmla="*/ 623 h 819"/>
                              <a:gd name="T92" fmla="*/ 1117 w 1392"/>
                              <a:gd name="T93" fmla="*/ 735 h 819"/>
                              <a:gd name="T94" fmla="*/ 1141 w 1392"/>
                              <a:gd name="T95" fmla="*/ 710 h 819"/>
                              <a:gd name="T96" fmla="*/ 1165 w 1392"/>
                              <a:gd name="T97" fmla="*/ 601 h 819"/>
                              <a:gd name="T98" fmla="*/ 1189 w 1392"/>
                              <a:gd name="T99" fmla="*/ 181 h 819"/>
                              <a:gd name="T100" fmla="*/ 1213 w 1392"/>
                              <a:gd name="T101" fmla="*/ 301 h 819"/>
                              <a:gd name="T102" fmla="*/ 1237 w 1392"/>
                              <a:gd name="T103" fmla="*/ 348 h 819"/>
                              <a:gd name="T104" fmla="*/ 1260 w 1392"/>
                              <a:gd name="T105" fmla="*/ 399 h 819"/>
                              <a:gd name="T106" fmla="*/ 1284 w 1392"/>
                              <a:gd name="T107" fmla="*/ 645 h 819"/>
                              <a:gd name="T108" fmla="*/ 1308 w 1392"/>
                              <a:gd name="T109" fmla="*/ 677 h 819"/>
                              <a:gd name="T110" fmla="*/ 1332 w 1392"/>
                              <a:gd name="T111" fmla="*/ 572 h 819"/>
                              <a:gd name="T112" fmla="*/ 1356 w 1392"/>
                              <a:gd name="T113" fmla="*/ 330 h 819"/>
                              <a:gd name="T114" fmla="*/ 1380 w 1392"/>
                              <a:gd name="T115" fmla="*/ 299 h 819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  <a:cxn ang="0">
                                <a:pos x="T76" y="T77"/>
                              </a:cxn>
                              <a:cxn ang="0">
                                <a:pos x="T78" y="T79"/>
                              </a:cxn>
                              <a:cxn ang="0">
                                <a:pos x="T80" y="T81"/>
                              </a:cxn>
                              <a:cxn ang="0">
                                <a:pos x="T82" y="T83"/>
                              </a:cxn>
                              <a:cxn ang="0">
                                <a:pos x="T84" y="T85"/>
                              </a:cxn>
                              <a:cxn ang="0">
                                <a:pos x="T86" y="T87"/>
                              </a:cxn>
                              <a:cxn ang="0">
                                <a:pos x="T88" y="T89"/>
                              </a:cxn>
                              <a:cxn ang="0">
                                <a:pos x="T90" y="T91"/>
                              </a:cxn>
                              <a:cxn ang="0">
                                <a:pos x="T92" y="T93"/>
                              </a:cxn>
                              <a:cxn ang="0">
                                <a:pos x="T94" y="T95"/>
                              </a:cxn>
                              <a:cxn ang="0">
                                <a:pos x="T96" y="T97"/>
                              </a:cxn>
                              <a:cxn ang="0">
                                <a:pos x="T98" y="T99"/>
                              </a:cxn>
                              <a:cxn ang="0">
                                <a:pos x="T100" y="T101"/>
                              </a:cxn>
                              <a:cxn ang="0">
                                <a:pos x="T102" y="T103"/>
                              </a:cxn>
                              <a:cxn ang="0">
                                <a:pos x="T104" y="T105"/>
                              </a:cxn>
                              <a:cxn ang="0">
                                <a:pos x="T106" y="T107"/>
                              </a:cxn>
                              <a:cxn ang="0">
                                <a:pos x="T108" y="T109"/>
                              </a:cxn>
                              <a:cxn ang="0">
                                <a:pos x="T110" y="T111"/>
                              </a:cxn>
                              <a:cxn ang="0">
                                <a:pos x="T112" y="T113"/>
                              </a:cxn>
                              <a:cxn ang="0">
                                <a:pos x="T114" y="T115"/>
                              </a:cxn>
                            </a:cxnLst>
                            <a:rect l="0" t="0" r="r" b="b"/>
                            <a:pathLst>
                              <a:path w="1392" h="819">
                                <a:moveTo>
                                  <a:pt x="0" y="644"/>
                                </a:moveTo>
                                <a:lnTo>
                                  <a:pt x="3" y="638"/>
                                </a:lnTo>
                                <a:lnTo>
                                  <a:pt x="6" y="638"/>
                                </a:lnTo>
                                <a:lnTo>
                                  <a:pt x="9" y="638"/>
                                </a:lnTo>
                                <a:lnTo>
                                  <a:pt x="12" y="625"/>
                                </a:lnTo>
                                <a:lnTo>
                                  <a:pt x="15" y="610"/>
                                </a:lnTo>
                                <a:lnTo>
                                  <a:pt x="18" y="623"/>
                                </a:lnTo>
                                <a:lnTo>
                                  <a:pt x="21" y="612"/>
                                </a:lnTo>
                                <a:lnTo>
                                  <a:pt x="24" y="612"/>
                                </a:lnTo>
                                <a:lnTo>
                                  <a:pt x="27" y="627"/>
                                </a:lnTo>
                                <a:lnTo>
                                  <a:pt x="30" y="623"/>
                                </a:lnTo>
                                <a:lnTo>
                                  <a:pt x="33" y="645"/>
                                </a:lnTo>
                                <a:lnTo>
                                  <a:pt x="36" y="634"/>
                                </a:lnTo>
                                <a:lnTo>
                                  <a:pt x="39" y="652"/>
                                </a:lnTo>
                                <a:lnTo>
                                  <a:pt x="42" y="670"/>
                                </a:lnTo>
                                <a:lnTo>
                                  <a:pt x="45" y="688"/>
                                </a:lnTo>
                                <a:lnTo>
                                  <a:pt x="48" y="703"/>
                                </a:lnTo>
                                <a:lnTo>
                                  <a:pt x="51" y="724"/>
                                </a:lnTo>
                                <a:lnTo>
                                  <a:pt x="54" y="753"/>
                                </a:lnTo>
                                <a:lnTo>
                                  <a:pt x="57" y="750"/>
                                </a:lnTo>
                                <a:lnTo>
                                  <a:pt x="60" y="772"/>
                                </a:lnTo>
                                <a:lnTo>
                                  <a:pt x="63" y="779"/>
                                </a:lnTo>
                                <a:lnTo>
                                  <a:pt x="66" y="782"/>
                                </a:lnTo>
                                <a:lnTo>
                                  <a:pt x="69" y="793"/>
                                </a:lnTo>
                                <a:lnTo>
                                  <a:pt x="72" y="797"/>
                                </a:lnTo>
                                <a:lnTo>
                                  <a:pt x="75" y="815"/>
                                </a:lnTo>
                                <a:lnTo>
                                  <a:pt x="78" y="804"/>
                                </a:lnTo>
                                <a:lnTo>
                                  <a:pt x="81" y="808"/>
                                </a:lnTo>
                                <a:lnTo>
                                  <a:pt x="83" y="797"/>
                                </a:lnTo>
                                <a:lnTo>
                                  <a:pt x="86" y="797"/>
                                </a:lnTo>
                                <a:lnTo>
                                  <a:pt x="89" y="790"/>
                                </a:lnTo>
                                <a:lnTo>
                                  <a:pt x="92" y="790"/>
                                </a:lnTo>
                                <a:lnTo>
                                  <a:pt x="95" y="797"/>
                                </a:lnTo>
                                <a:lnTo>
                                  <a:pt x="98" y="786"/>
                                </a:lnTo>
                                <a:lnTo>
                                  <a:pt x="101" y="772"/>
                                </a:lnTo>
                                <a:lnTo>
                                  <a:pt x="104" y="757"/>
                                </a:lnTo>
                                <a:lnTo>
                                  <a:pt x="107" y="761"/>
                                </a:lnTo>
                                <a:lnTo>
                                  <a:pt x="110" y="772"/>
                                </a:lnTo>
                                <a:lnTo>
                                  <a:pt x="113" y="768"/>
                                </a:lnTo>
                                <a:lnTo>
                                  <a:pt x="116" y="772"/>
                                </a:lnTo>
                                <a:lnTo>
                                  <a:pt x="119" y="768"/>
                                </a:lnTo>
                                <a:lnTo>
                                  <a:pt x="122" y="779"/>
                                </a:lnTo>
                                <a:lnTo>
                                  <a:pt x="125" y="761"/>
                                </a:lnTo>
                                <a:lnTo>
                                  <a:pt x="128" y="746"/>
                                </a:lnTo>
                                <a:lnTo>
                                  <a:pt x="131" y="735"/>
                                </a:lnTo>
                                <a:lnTo>
                                  <a:pt x="134" y="706"/>
                                </a:lnTo>
                                <a:lnTo>
                                  <a:pt x="137" y="685"/>
                                </a:lnTo>
                                <a:lnTo>
                                  <a:pt x="140" y="663"/>
                                </a:lnTo>
                                <a:lnTo>
                                  <a:pt x="143" y="652"/>
                                </a:lnTo>
                                <a:lnTo>
                                  <a:pt x="146" y="648"/>
                                </a:lnTo>
                                <a:lnTo>
                                  <a:pt x="149" y="634"/>
                                </a:lnTo>
                                <a:lnTo>
                                  <a:pt x="152" y="623"/>
                                </a:lnTo>
                                <a:lnTo>
                                  <a:pt x="155" y="616"/>
                                </a:lnTo>
                                <a:lnTo>
                                  <a:pt x="158" y="612"/>
                                </a:lnTo>
                                <a:lnTo>
                                  <a:pt x="161" y="601"/>
                                </a:lnTo>
                                <a:lnTo>
                                  <a:pt x="164" y="612"/>
                                </a:lnTo>
                                <a:lnTo>
                                  <a:pt x="167" y="638"/>
                                </a:lnTo>
                                <a:lnTo>
                                  <a:pt x="170" y="652"/>
                                </a:lnTo>
                                <a:lnTo>
                                  <a:pt x="173" y="685"/>
                                </a:lnTo>
                                <a:lnTo>
                                  <a:pt x="176" y="714"/>
                                </a:lnTo>
                                <a:lnTo>
                                  <a:pt x="179" y="750"/>
                                </a:lnTo>
                                <a:lnTo>
                                  <a:pt x="182" y="768"/>
                                </a:lnTo>
                                <a:lnTo>
                                  <a:pt x="185" y="775"/>
                                </a:lnTo>
                                <a:lnTo>
                                  <a:pt x="188" y="782"/>
                                </a:lnTo>
                                <a:lnTo>
                                  <a:pt x="191" y="790"/>
                                </a:lnTo>
                                <a:lnTo>
                                  <a:pt x="194" y="797"/>
                                </a:lnTo>
                                <a:lnTo>
                                  <a:pt x="197" y="801"/>
                                </a:lnTo>
                                <a:lnTo>
                                  <a:pt x="200" y="811"/>
                                </a:lnTo>
                                <a:lnTo>
                                  <a:pt x="203" y="811"/>
                                </a:lnTo>
                                <a:lnTo>
                                  <a:pt x="206" y="811"/>
                                </a:lnTo>
                                <a:lnTo>
                                  <a:pt x="209" y="804"/>
                                </a:lnTo>
                                <a:lnTo>
                                  <a:pt x="212" y="801"/>
                                </a:lnTo>
                                <a:lnTo>
                                  <a:pt x="215" y="801"/>
                                </a:lnTo>
                                <a:lnTo>
                                  <a:pt x="218" y="804"/>
                                </a:lnTo>
                                <a:lnTo>
                                  <a:pt x="221" y="808"/>
                                </a:lnTo>
                                <a:lnTo>
                                  <a:pt x="224" y="801"/>
                                </a:lnTo>
                                <a:lnTo>
                                  <a:pt x="227" y="801"/>
                                </a:lnTo>
                                <a:lnTo>
                                  <a:pt x="230" y="797"/>
                                </a:lnTo>
                                <a:lnTo>
                                  <a:pt x="232" y="793"/>
                                </a:lnTo>
                                <a:lnTo>
                                  <a:pt x="235" y="797"/>
                                </a:lnTo>
                                <a:lnTo>
                                  <a:pt x="238" y="786"/>
                                </a:lnTo>
                                <a:lnTo>
                                  <a:pt x="241" y="779"/>
                                </a:lnTo>
                                <a:lnTo>
                                  <a:pt x="244" y="775"/>
                                </a:lnTo>
                                <a:lnTo>
                                  <a:pt x="247" y="775"/>
                                </a:lnTo>
                                <a:lnTo>
                                  <a:pt x="250" y="768"/>
                                </a:lnTo>
                                <a:lnTo>
                                  <a:pt x="253" y="761"/>
                                </a:lnTo>
                                <a:lnTo>
                                  <a:pt x="256" y="735"/>
                                </a:lnTo>
                                <a:lnTo>
                                  <a:pt x="259" y="717"/>
                                </a:lnTo>
                                <a:lnTo>
                                  <a:pt x="262" y="714"/>
                                </a:lnTo>
                                <a:lnTo>
                                  <a:pt x="265" y="699"/>
                                </a:lnTo>
                                <a:lnTo>
                                  <a:pt x="268" y="703"/>
                                </a:lnTo>
                                <a:lnTo>
                                  <a:pt x="271" y="699"/>
                                </a:lnTo>
                                <a:lnTo>
                                  <a:pt x="274" y="674"/>
                                </a:lnTo>
                                <a:lnTo>
                                  <a:pt x="277" y="656"/>
                                </a:lnTo>
                                <a:lnTo>
                                  <a:pt x="280" y="623"/>
                                </a:lnTo>
                                <a:lnTo>
                                  <a:pt x="283" y="594"/>
                                </a:lnTo>
                                <a:lnTo>
                                  <a:pt x="286" y="562"/>
                                </a:lnTo>
                                <a:lnTo>
                                  <a:pt x="289" y="565"/>
                                </a:lnTo>
                                <a:lnTo>
                                  <a:pt x="292" y="551"/>
                                </a:lnTo>
                                <a:lnTo>
                                  <a:pt x="295" y="543"/>
                                </a:lnTo>
                                <a:lnTo>
                                  <a:pt x="298" y="547"/>
                                </a:lnTo>
                                <a:lnTo>
                                  <a:pt x="301" y="547"/>
                                </a:lnTo>
                                <a:lnTo>
                                  <a:pt x="304" y="554"/>
                                </a:lnTo>
                                <a:lnTo>
                                  <a:pt x="307" y="533"/>
                                </a:lnTo>
                                <a:lnTo>
                                  <a:pt x="310" y="547"/>
                                </a:lnTo>
                                <a:lnTo>
                                  <a:pt x="313" y="558"/>
                                </a:lnTo>
                                <a:lnTo>
                                  <a:pt x="316" y="565"/>
                                </a:lnTo>
                                <a:lnTo>
                                  <a:pt x="319" y="609"/>
                                </a:lnTo>
                                <a:lnTo>
                                  <a:pt x="322" y="634"/>
                                </a:lnTo>
                                <a:lnTo>
                                  <a:pt x="325" y="667"/>
                                </a:lnTo>
                                <a:lnTo>
                                  <a:pt x="328" y="663"/>
                                </a:lnTo>
                                <a:lnTo>
                                  <a:pt x="331" y="681"/>
                                </a:lnTo>
                                <a:lnTo>
                                  <a:pt x="334" y="710"/>
                                </a:lnTo>
                                <a:lnTo>
                                  <a:pt x="337" y="721"/>
                                </a:lnTo>
                                <a:lnTo>
                                  <a:pt x="340" y="732"/>
                                </a:lnTo>
                                <a:lnTo>
                                  <a:pt x="343" y="739"/>
                                </a:lnTo>
                                <a:lnTo>
                                  <a:pt x="346" y="772"/>
                                </a:lnTo>
                                <a:lnTo>
                                  <a:pt x="349" y="772"/>
                                </a:lnTo>
                                <a:lnTo>
                                  <a:pt x="352" y="782"/>
                                </a:lnTo>
                                <a:lnTo>
                                  <a:pt x="355" y="797"/>
                                </a:lnTo>
                                <a:lnTo>
                                  <a:pt x="358" y="801"/>
                                </a:lnTo>
                                <a:lnTo>
                                  <a:pt x="361" y="808"/>
                                </a:lnTo>
                                <a:lnTo>
                                  <a:pt x="364" y="801"/>
                                </a:lnTo>
                                <a:lnTo>
                                  <a:pt x="367" y="811"/>
                                </a:lnTo>
                                <a:lnTo>
                                  <a:pt x="370" y="804"/>
                                </a:lnTo>
                                <a:lnTo>
                                  <a:pt x="373" y="808"/>
                                </a:lnTo>
                                <a:lnTo>
                                  <a:pt x="376" y="815"/>
                                </a:lnTo>
                                <a:lnTo>
                                  <a:pt x="379" y="815"/>
                                </a:lnTo>
                                <a:lnTo>
                                  <a:pt x="381" y="819"/>
                                </a:lnTo>
                                <a:lnTo>
                                  <a:pt x="384" y="808"/>
                                </a:lnTo>
                                <a:lnTo>
                                  <a:pt x="387" y="811"/>
                                </a:lnTo>
                                <a:lnTo>
                                  <a:pt x="390" y="804"/>
                                </a:lnTo>
                                <a:lnTo>
                                  <a:pt x="393" y="793"/>
                                </a:lnTo>
                                <a:lnTo>
                                  <a:pt x="396" y="779"/>
                                </a:lnTo>
                                <a:lnTo>
                                  <a:pt x="399" y="753"/>
                                </a:lnTo>
                                <a:lnTo>
                                  <a:pt x="402" y="746"/>
                                </a:lnTo>
                                <a:lnTo>
                                  <a:pt x="405" y="714"/>
                                </a:lnTo>
                                <a:lnTo>
                                  <a:pt x="408" y="721"/>
                                </a:lnTo>
                                <a:lnTo>
                                  <a:pt x="411" y="674"/>
                                </a:lnTo>
                                <a:lnTo>
                                  <a:pt x="414" y="659"/>
                                </a:lnTo>
                                <a:lnTo>
                                  <a:pt x="417" y="616"/>
                                </a:lnTo>
                                <a:lnTo>
                                  <a:pt x="420" y="580"/>
                                </a:lnTo>
                                <a:lnTo>
                                  <a:pt x="423" y="547"/>
                                </a:lnTo>
                                <a:lnTo>
                                  <a:pt x="426" y="525"/>
                                </a:lnTo>
                                <a:lnTo>
                                  <a:pt x="429" y="511"/>
                                </a:lnTo>
                                <a:lnTo>
                                  <a:pt x="432" y="500"/>
                                </a:lnTo>
                                <a:lnTo>
                                  <a:pt x="435" y="496"/>
                                </a:lnTo>
                                <a:lnTo>
                                  <a:pt x="438" y="514"/>
                                </a:lnTo>
                                <a:lnTo>
                                  <a:pt x="441" y="514"/>
                                </a:lnTo>
                                <a:lnTo>
                                  <a:pt x="444" y="525"/>
                                </a:lnTo>
                                <a:lnTo>
                                  <a:pt x="447" y="500"/>
                                </a:lnTo>
                                <a:lnTo>
                                  <a:pt x="450" y="543"/>
                                </a:lnTo>
                                <a:lnTo>
                                  <a:pt x="453" y="543"/>
                                </a:lnTo>
                                <a:lnTo>
                                  <a:pt x="456" y="580"/>
                                </a:lnTo>
                                <a:lnTo>
                                  <a:pt x="459" y="605"/>
                                </a:lnTo>
                                <a:lnTo>
                                  <a:pt x="462" y="634"/>
                                </a:lnTo>
                                <a:lnTo>
                                  <a:pt x="465" y="634"/>
                                </a:lnTo>
                                <a:lnTo>
                                  <a:pt x="468" y="656"/>
                                </a:lnTo>
                                <a:lnTo>
                                  <a:pt x="471" y="681"/>
                                </a:lnTo>
                                <a:lnTo>
                                  <a:pt x="474" y="692"/>
                                </a:lnTo>
                                <a:lnTo>
                                  <a:pt x="477" y="688"/>
                                </a:lnTo>
                                <a:lnTo>
                                  <a:pt x="480" y="699"/>
                                </a:lnTo>
                                <a:lnTo>
                                  <a:pt x="483" y="710"/>
                                </a:lnTo>
                                <a:lnTo>
                                  <a:pt x="486" y="739"/>
                                </a:lnTo>
                                <a:lnTo>
                                  <a:pt x="489" y="739"/>
                                </a:lnTo>
                                <a:lnTo>
                                  <a:pt x="492" y="750"/>
                                </a:lnTo>
                                <a:lnTo>
                                  <a:pt x="495" y="753"/>
                                </a:lnTo>
                                <a:lnTo>
                                  <a:pt x="498" y="764"/>
                                </a:lnTo>
                                <a:lnTo>
                                  <a:pt x="501" y="775"/>
                                </a:lnTo>
                                <a:lnTo>
                                  <a:pt x="504" y="793"/>
                                </a:lnTo>
                                <a:lnTo>
                                  <a:pt x="507" y="786"/>
                                </a:lnTo>
                                <a:lnTo>
                                  <a:pt x="510" y="775"/>
                                </a:lnTo>
                                <a:lnTo>
                                  <a:pt x="513" y="779"/>
                                </a:lnTo>
                                <a:lnTo>
                                  <a:pt x="516" y="775"/>
                                </a:lnTo>
                                <a:lnTo>
                                  <a:pt x="519" y="779"/>
                                </a:lnTo>
                                <a:lnTo>
                                  <a:pt x="522" y="772"/>
                                </a:lnTo>
                                <a:lnTo>
                                  <a:pt x="525" y="768"/>
                                </a:lnTo>
                                <a:lnTo>
                                  <a:pt x="527" y="768"/>
                                </a:lnTo>
                                <a:lnTo>
                                  <a:pt x="530" y="764"/>
                                </a:lnTo>
                                <a:lnTo>
                                  <a:pt x="533" y="739"/>
                                </a:lnTo>
                                <a:lnTo>
                                  <a:pt x="536" y="724"/>
                                </a:lnTo>
                                <a:lnTo>
                                  <a:pt x="539" y="695"/>
                                </a:lnTo>
                                <a:lnTo>
                                  <a:pt x="542" y="677"/>
                                </a:lnTo>
                                <a:lnTo>
                                  <a:pt x="545" y="630"/>
                                </a:lnTo>
                                <a:lnTo>
                                  <a:pt x="548" y="619"/>
                                </a:lnTo>
                                <a:lnTo>
                                  <a:pt x="551" y="605"/>
                                </a:lnTo>
                                <a:lnTo>
                                  <a:pt x="554" y="558"/>
                                </a:lnTo>
                                <a:lnTo>
                                  <a:pt x="557" y="522"/>
                                </a:lnTo>
                                <a:lnTo>
                                  <a:pt x="560" y="482"/>
                                </a:lnTo>
                                <a:lnTo>
                                  <a:pt x="563" y="438"/>
                                </a:lnTo>
                                <a:lnTo>
                                  <a:pt x="566" y="399"/>
                                </a:lnTo>
                                <a:lnTo>
                                  <a:pt x="569" y="380"/>
                                </a:lnTo>
                                <a:lnTo>
                                  <a:pt x="572" y="370"/>
                                </a:lnTo>
                                <a:lnTo>
                                  <a:pt x="575" y="337"/>
                                </a:lnTo>
                                <a:lnTo>
                                  <a:pt x="578" y="337"/>
                                </a:lnTo>
                                <a:lnTo>
                                  <a:pt x="581" y="341"/>
                                </a:lnTo>
                                <a:lnTo>
                                  <a:pt x="584" y="391"/>
                                </a:lnTo>
                                <a:lnTo>
                                  <a:pt x="587" y="406"/>
                                </a:lnTo>
                                <a:lnTo>
                                  <a:pt x="590" y="391"/>
                                </a:lnTo>
                                <a:lnTo>
                                  <a:pt x="593" y="438"/>
                                </a:lnTo>
                                <a:lnTo>
                                  <a:pt x="596" y="471"/>
                                </a:lnTo>
                                <a:lnTo>
                                  <a:pt x="599" y="518"/>
                                </a:lnTo>
                                <a:lnTo>
                                  <a:pt x="602" y="551"/>
                                </a:lnTo>
                                <a:lnTo>
                                  <a:pt x="605" y="580"/>
                                </a:lnTo>
                                <a:lnTo>
                                  <a:pt x="608" y="590"/>
                                </a:lnTo>
                                <a:lnTo>
                                  <a:pt x="611" y="605"/>
                                </a:lnTo>
                                <a:lnTo>
                                  <a:pt x="614" y="634"/>
                                </a:lnTo>
                                <a:lnTo>
                                  <a:pt x="617" y="648"/>
                                </a:lnTo>
                                <a:lnTo>
                                  <a:pt x="620" y="645"/>
                                </a:lnTo>
                                <a:lnTo>
                                  <a:pt x="623" y="623"/>
                                </a:lnTo>
                                <a:lnTo>
                                  <a:pt x="626" y="609"/>
                                </a:lnTo>
                                <a:lnTo>
                                  <a:pt x="629" y="634"/>
                                </a:lnTo>
                                <a:lnTo>
                                  <a:pt x="632" y="645"/>
                                </a:lnTo>
                                <a:lnTo>
                                  <a:pt x="635" y="652"/>
                                </a:lnTo>
                                <a:lnTo>
                                  <a:pt x="638" y="663"/>
                                </a:lnTo>
                                <a:lnTo>
                                  <a:pt x="641" y="670"/>
                                </a:lnTo>
                                <a:lnTo>
                                  <a:pt x="644" y="670"/>
                                </a:lnTo>
                                <a:lnTo>
                                  <a:pt x="647" y="674"/>
                                </a:lnTo>
                                <a:lnTo>
                                  <a:pt x="650" y="688"/>
                                </a:lnTo>
                                <a:lnTo>
                                  <a:pt x="653" y="699"/>
                                </a:lnTo>
                                <a:lnTo>
                                  <a:pt x="656" y="714"/>
                                </a:lnTo>
                                <a:lnTo>
                                  <a:pt x="659" y="735"/>
                                </a:lnTo>
                                <a:lnTo>
                                  <a:pt x="662" y="750"/>
                                </a:lnTo>
                                <a:lnTo>
                                  <a:pt x="665" y="757"/>
                                </a:lnTo>
                                <a:lnTo>
                                  <a:pt x="668" y="746"/>
                                </a:lnTo>
                                <a:lnTo>
                                  <a:pt x="670" y="735"/>
                                </a:lnTo>
                                <a:lnTo>
                                  <a:pt x="673" y="714"/>
                                </a:lnTo>
                                <a:lnTo>
                                  <a:pt x="676" y="659"/>
                                </a:lnTo>
                                <a:lnTo>
                                  <a:pt x="679" y="648"/>
                                </a:lnTo>
                                <a:lnTo>
                                  <a:pt x="682" y="641"/>
                                </a:lnTo>
                                <a:lnTo>
                                  <a:pt x="685" y="645"/>
                                </a:lnTo>
                                <a:lnTo>
                                  <a:pt x="688" y="641"/>
                                </a:lnTo>
                                <a:lnTo>
                                  <a:pt x="691" y="627"/>
                                </a:lnTo>
                                <a:lnTo>
                                  <a:pt x="694" y="616"/>
                                </a:lnTo>
                                <a:lnTo>
                                  <a:pt x="697" y="583"/>
                                </a:lnTo>
                                <a:lnTo>
                                  <a:pt x="700" y="576"/>
                                </a:lnTo>
                                <a:lnTo>
                                  <a:pt x="703" y="558"/>
                                </a:lnTo>
                                <a:lnTo>
                                  <a:pt x="706" y="558"/>
                                </a:lnTo>
                                <a:lnTo>
                                  <a:pt x="709" y="543"/>
                                </a:lnTo>
                                <a:lnTo>
                                  <a:pt x="712" y="507"/>
                                </a:lnTo>
                                <a:lnTo>
                                  <a:pt x="715" y="533"/>
                                </a:lnTo>
                                <a:lnTo>
                                  <a:pt x="718" y="504"/>
                                </a:lnTo>
                                <a:lnTo>
                                  <a:pt x="721" y="464"/>
                                </a:lnTo>
                                <a:lnTo>
                                  <a:pt x="724" y="442"/>
                                </a:lnTo>
                                <a:lnTo>
                                  <a:pt x="727" y="442"/>
                                </a:lnTo>
                                <a:lnTo>
                                  <a:pt x="730" y="438"/>
                                </a:lnTo>
                                <a:lnTo>
                                  <a:pt x="733" y="406"/>
                                </a:lnTo>
                                <a:lnTo>
                                  <a:pt x="736" y="417"/>
                                </a:lnTo>
                                <a:lnTo>
                                  <a:pt x="739" y="435"/>
                                </a:lnTo>
                                <a:lnTo>
                                  <a:pt x="742" y="449"/>
                                </a:lnTo>
                                <a:lnTo>
                                  <a:pt x="745" y="456"/>
                                </a:lnTo>
                                <a:lnTo>
                                  <a:pt x="748" y="460"/>
                                </a:lnTo>
                                <a:lnTo>
                                  <a:pt x="751" y="511"/>
                                </a:lnTo>
                                <a:lnTo>
                                  <a:pt x="754" y="533"/>
                                </a:lnTo>
                                <a:lnTo>
                                  <a:pt x="757" y="569"/>
                                </a:lnTo>
                                <a:lnTo>
                                  <a:pt x="760" y="598"/>
                                </a:lnTo>
                                <a:lnTo>
                                  <a:pt x="763" y="609"/>
                                </a:lnTo>
                                <a:lnTo>
                                  <a:pt x="766" y="605"/>
                                </a:lnTo>
                                <a:lnTo>
                                  <a:pt x="769" y="612"/>
                                </a:lnTo>
                                <a:lnTo>
                                  <a:pt x="772" y="641"/>
                                </a:lnTo>
                                <a:lnTo>
                                  <a:pt x="775" y="656"/>
                                </a:lnTo>
                                <a:lnTo>
                                  <a:pt x="778" y="641"/>
                                </a:lnTo>
                                <a:lnTo>
                                  <a:pt x="781" y="656"/>
                                </a:lnTo>
                                <a:lnTo>
                                  <a:pt x="784" y="659"/>
                                </a:lnTo>
                                <a:lnTo>
                                  <a:pt x="787" y="685"/>
                                </a:lnTo>
                                <a:lnTo>
                                  <a:pt x="790" y="674"/>
                                </a:lnTo>
                                <a:lnTo>
                                  <a:pt x="793" y="663"/>
                                </a:lnTo>
                                <a:lnTo>
                                  <a:pt x="796" y="663"/>
                                </a:lnTo>
                                <a:lnTo>
                                  <a:pt x="799" y="695"/>
                                </a:lnTo>
                                <a:lnTo>
                                  <a:pt x="802" y="699"/>
                                </a:lnTo>
                                <a:lnTo>
                                  <a:pt x="805" y="699"/>
                                </a:lnTo>
                                <a:lnTo>
                                  <a:pt x="808" y="721"/>
                                </a:lnTo>
                                <a:lnTo>
                                  <a:pt x="811" y="732"/>
                                </a:lnTo>
                                <a:lnTo>
                                  <a:pt x="814" y="732"/>
                                </a:lnTo>
                                <a:lnTo>
                                  <a:pt x="816" y="746"/>
                                </a:lnTo>
                                <a:lnTo>
                                  <a:pt x="819" y="750"/>
                                </a:lnTo>
                                <a:lnTo>
                                  <a:pt x="822" y="750"/>
                                </a:lnTo>
                                <a:lnTo>
                                  <a:pt x="825" y="746"/>
                                </a:lnTo>
                                <a:lnTo>
                                  <a:pt x="828" y="757"/>
                                </a:lnTo>
                                <a:lnTo>
                                  <a:pt x="831" y="743"/>
                                </a:lnTo>
                                <a:lnTo>
                                  <a:pt x="834" y="739"/>
                                </a:lnTo>
                                <a:lnTo>
                                  <a:pt x="837" y="721"/>
                                </a:lnTo>
                                <a:lnTo>
                                  <a:pt x="840" y="735"/>
                                </a:lnTo>
                                <a:lnTo>
                                  <a:pt x="843" y="750"/>
                                </a:lnTo>
                                <a:lnTo>
                                  <a:pt x="846" y="739"/>
                                </a:lnTo>
                                <a:lnTo>
                                  <a:pt x="849" y="732"/>
                                </a:lnTo>
                                <a:lnTo>
                                  <a:pt x="852" y="724"/>
                                </a:lnTo>
                                <a:lnTo>
                                  <a:pt x="855" y="721"/>
                                </a:lnTo>
                                <a:lnTo>
                                  <a:pt x="858" y="706"/>
                                </a:lnTo>
                                <a:lnTo>
                                  <a:pt x="861" y="677"/>
                                </a:lnTo>
                                <a:lnTo>
                                  <a:pt x="864" y="674"/>
                                </a:lnTo>
                                <a:lnTo>
                                  <a:pt x="867" y="652"/>
                                </a:lnTo>
                                <a:lnTo>
                                  <a:pt x="870" y="641"/>
                                </a:lnTo>
                                <a:lnTo>
                                  <a:pt x="873" y="630"/>
                                </a:lnTo>
                                <a:lnTo>
                                  <a:pt x="876" y="634"/>
                                </a:lnTo>
                                <a:lnTo>
                                  <a:pt x="879" y="612"/>
                                </a:lnTo>
                                <a:lnTo>
                                  <a:pt x="882" y="576"/>
                                </a:lnTo>
                                <a:lnTo>
                                  <a:pt x="885" y="562"/>
                                </a:lnTo>
                                <a:lnTo>
                                  <a:pt x="888" y="551"/>
                                </a:lnTo>
                                <a:lnTo>
                                  <a:pt x="891" y="533"/>
                                </a:lnTo>
                                <a:lnTo>
                                  <a:pt x="894" y="485"/>
                                </a:lnTo>
                                <a:lnTo>
                                  <a:pt x="897" y="453"/>
                                </a:lnTo>
                                <a:lnTo>
                                  <a:pt x="900" y="453"/>
                                </a:lnTo>
                                <a:lnTo>
                                  <a:pt x="903" y="438"/>
                                </a:lnTo>
                                <a:lnTo>
                                  <a:pt x="906" y="417"/>
                                </a:lnTo>
                                <a:lnTo>
                                  <a:pt x="909" y="409"/>
                                </a:lnTo>
                                <a:lnTo>
                                  <a:pt x="912" y="384"/>
                                </a:lnTo>
                                <a:lnTo>
                                  <a:pt x="915" y="380"/>
                                </a:lnTo>
                                <a:lnTo>
                                  <a:pt x="918" y="388"/>
                                </a:lnTo>
                                <a:lnTo>
                                  <a:pt x="921" y="413"/>
                                </a:lnTo>
                                <a:lnTo>
                                  <a:pt x="924" y="388"/>
                                </a:lnTo>
                                <a:lnTo>
                                  <a:pt x="927" y="391"/>
                                </a:lnTo>
                                <a:lnTo>
                                  <a:pt x="930" y="388"/>
                                </a:lnTo>
                                <a:lnTo>
                                  <a:pt x="933" y="428"/>
                                </a:lnTo>
                                <a:lnTo>
                                  <a:pt x="936" y="456"/>
                                </a:lnTo>
                                <a:lnTo>
                                  <a:pt x="939" y="493"/>
                                </a:lnTo>
                                <a:lnTo>
                                  <a:pt x="942" y="507"/>
                                </a:lnTo>
                                <a:lnTo>
                                  <a:pt x="945" y="547"/>
                                </a:lnTo>
                                <a:lnTo>
                                  <a:pt x="948" y="594"/>
                                </a:lnTo>
                                <a:lnTo>
                                  <a:pt x="951" y="641"/>
                                </a:lnTo>
                                <a:lnTo>
                                  <a:pt x="954" y="648"/>
                                </a:lnTo>
                                <a:lnTo>
                                  <a:pt x="957" y="659"/>
                                </a:lnTo>
                                <a:lnTo>
                                  <a:pt x="960" y="674"/>
                                </a:lnTo>
                                <a:lnTo>
                                  <a:pt x="963" y="714"/>
                                </a:lnTo>
                                <a:lnTo>
                                  <a:pt x="966" y="732"/>
                                </a:lnTo>
                                <a:lnTo>
                                  <a:pt x="968" y="761"/>
                                </a:lnTo>
                                <a:lnTo>
                                  <a:pt x="971" y="761"/>
                                </a:lnTo>
                                <a:lnTo>
                                  <a:pt x="974" y="772"/>
                                </a:lnTo>
                                <a:lnTo>
                                  <a:pt x="977" y="764"/>
                                </a:lnTo>
                                <a:lnTo>
                                  <a:pt x="980" y="750"/>
                                </a:lnTo>
                                <a:lnTo>
                                  <a:pt x="983" y="750"/>
                                </a:lnTo>
                                <a:lnTo>
                                  <a:pt x="986" y="743"/>
                                </a:lnTo>
                                <a:lnTo>
                                  <a:pt x="989" y="739"/>
                                </a:lnTo>
                                <a:lnTo>
                                  <a:pt x="992" y="746"/>
                                </a:lnTo>
                                <a:lnTo>
                                  <a:pt x="995" y="743"/>
                                </a:lnTo>
                                <a:lnTo>
                                  <a:pt x="998" y="743"/>
                                </a:lnTo>
                                <a:lnTo>
                                  <a:pt x="1001" y="724"/>
                                </a:lnTo>
                                <a:lnTo>
                                  <a:pt x="1004" y="721"/>
                                </a:lnTo>
                                <a:lnTo>
                                  <a:pt x="1007" y="721"/>
                                </a:lnTo>
                                <a:lnTo>
                                  <a:pt x="1010" y="706"/>
                                </a:lnTo>
                                <a:lnTo>
                                  <a:pt x="1013" y="699"/>
                                </a:lnTo>
                                <a:lnTo>
                                  <a:pt x="1016" y="659"/>
                                </a:lnTo>
                                <a:lnTo>
                                  <a:pt x="1019" y="638"/>
                                </a:lnTo>
                                <a:lnTo>
                                  <a:pt x="1022" y="587"/>
                                </a:lnTo>
                                <a:lnTo>
                                  <a:pt x="1025" y="529"/>
                                </a:lnTo>
                                <a:lnTo>
                                  <a:pt x="1028" y="460"/>
                                </a:lnTo>
                                <a:lnTo>
                                  <a:pt x="1031" y="384"/>
                                </a:lnTo>
                                <a:lnTo>
                                  <a:pt x="1034" y="265"/>
                                </a:lnTo>
                                <a:lnTo>
                                  <a:pt x="1037" y="178"/>
                                </a:lnTo>
                                <a:lnTo>
                                  <a:pt x="1040" y="156"/>
                                </a:lnTo>
                                <a:lnTo>
                                  <a:pt x="1043" y="98"/>
                                </a:lnTo>
                                <a:lnTo>
                                  <a:pt x="1046" y="44"/>
                                </a:lnTo>
                                <a:lnTo>
                                  <a:pt x="1049" y="22"/>
                                </a:lnTo>
                                <a:lnTo>
                                  <a:pt x="1052" y="0"/>
                                </a:lnTo>
                                <a:lnTo>
                                  <a:pt x="1055" y="7"/>
                                </a:lnTo>
                                <a:lnTo>
                                  <a:pt x="1058" y="7"/>
                                </a:lnTo>
                                <a:lnTo>
                                  <a:pt x="1061" y="51"/>
                                </a:lnTo>
                                <a:lnTo>
                                  <a:pt x="1064" y="91"/>
                                </a:lnTo>
                                <a:lnTo>
                                  <a:pt x="1067" y="156"/>
                                </a:lnTo>
                                <a:lnTo>
                                  <a:pt x="1070" y="207"/>
                                </a:lnTo>
                                <a:lnTo>
                                  <a:pt x="1073" y="308"/>
                                </a:lnTo>
                                <a:lnTo>
                                  <a:pt x="1076" y="377"/>
                                </a:lnTo>
                                <a:lnTo>
                                  <a:pt x="1079" y="399"/>
                                </a:lnTo>
                                <a:lnTo>
                                  <a:pt x="1082" y="464"/>
                                </a:lnTo>
                                <a:lnTo>
                                  <a:pt x="1085" y="514"/>
                                </a:lnTo>
                                <a:lnTo>
                                  <a:pt x="1088" y="558"/>
                                </a:lnTo>
                                <a:lnTo>
                                  <a:pt x="1091" y="587"/>
                                </a:lnTo>
                                <a:lnTo>
                                  <a:pt x="1094" y="623"/>
                                </a:lnTo>
                                <a:lnTo>
                                  <a:pt x="1097" y="659"/>
                                </a:lnTo>
                                <a:lnTo>
                                  <a:pt x="1100" y="659"/>
                                </a:lnTo>
                                <a:lnTo>
                                  <a:pt x="1103" y="667"/>
                                </a:lnTo>
                                <a:lnTo>
                                  <a:pt x="1106" y="659"/>
                                </a:lnTo>
                                <a:lnTo>
                                  <a:pt x="1109" y="685"/>
                                </a:lnTo>
                                <a:lnTo>
                                  <a:pt x="1111" y="703"/>
                                </a:lnTo>
                                <a:lnTo>
                                  <a:pt x="1114" y="710"/>
                                </a:lnTo>
                                <a:lnTo>
                                  <a:pt x="1117" y="735"/>
                                </a:lnTo>
                                <a:lnTo>
                                  <a:pt x="1120" y="721"/>
                                </a:lnTo>
                                <a:lnTo>
                                  <a:pt x="1123" y="721"/>
                                </a:lnTo>
                                <a:lnTo>
                                  <a:pt x="1126" y="721"/>
                                </a:lnTo>
                                <a:lnTo>
                                  <a:pt x="1129" y="724"/>
                                </a:lnTo>
                                <a:lnTo>
                                  <a:pt x="1132" y="717"/>
                                </a:lnTo>
                                <a:lnTo>
                                  <a:pt x="1135" y="699"/>
                                </a:lnTo>
                                <a:lnTo>
                                  <a:pt x="1138" y="710"/>
                                </a:lnTo>
                                <a:lnTo>
                                  <a:pt x="1141" y="710"/>
                                </a:lnTo>
                                <a:lnTo>
                                  <a:pt x="1144" y="717"/>
                                </a:lnTo>
                                <a:lnTo>
                                  <a:pt x="1147" y="717"/>
                                </a:lnTo>
                                <a:lnTo>
                                  <a:pt x="1150" y="710"/>
                                </a:lnTo>
                                <a:lnTo>
                                  <a:pt x="1153" y="703"/>
                                </a:lnTo>
                                <a:lnTo>
                                  <a:pt x="1156" y="677"/>
                                </a:lnTo>
                                <a:lnTo>
                                  <a:pt x="1159" y="659"/>
                                </a:lnTo>
                                <a:lnTo>
                                  <a:pt x="1162" y="638"/>
                                </a:lnTo>
                                <a:lnTo>
                                  <a:pt x="1165" y="601"/>
                                </a:lnTo>
                                <a:lnTo>
                                  <a:pt x="1168" y="525"/>
                                </a:lnTo>
                                <a:lnTo>
                                  <a:pt x="1171" y="456"/>
                                </a:lnTo>
                                <a:lnTo>
                                  <a:pt x="1174" y="431"/>
                                </a:lnTo>
                                <a:lnTo>
                                  <a:pt x="1177" y="395"/>
                                </a:lnTo>
                                <a:lnTo>
                                  <a:pt x="1180" y="362"/>
                                </a:lnTo>
                                <a:lnTo>
                                  <a:pt x="1183" y="301"/>
                                </a:lnTo>
                                <a:lnTo>
                                  <a:pt x="1186" y="232"/>
                                </a:lnTo>
                                <a:lnTo>
                                  <a:pt x="1189" y="181"/>
                                </a:lnTo>
                                <a:lnTo>
                                  <a:pt x="1192" y="160"/>
                                </a:lnTo>
                                <a:lnTo>
                                  <a:pt x="1195" y="141"/>
                                </a:lnTo>
                                <a:lnTo>
                                  <a:pt x="1198" y="156"/>
                                </a:lnTo>
                                <a:lnTo>
                                  <a:pt x="1201" y="152"/>
                                </a:lnTo>
                                <a:lnTo>
                                  <a:pt x="1204" y="170"/>
                                </a:lnTo>
                                <a:lnTo>
                                  <a:pt x="1207" y="221"/>
                                </a:lnTo>
                                <a:lnTo>
                                  <a:pt x="1210" y="268"/>
                                </a:lnTo>
                                <a:lnTo>
                                  <a:pt x="1213" y="301"/>
                                </a:lnTo>
                                <a:lnTo>
                                  <a:pt x="1216" y="326"/>
                                </a:lnTo>
                                <a:lnTo>
                                  <a:pt x="1219" y="315"/>
                                </a:lnTo>
                                <a:lnTo>
                                  <a:pt x="1222" y="351"/>
                                </a:lnTo>
                                <a:lnTo>
                                  <a:pt x="1225" y="362"/>
                                </a:lnTo>
                                <a:lnTo>
                                  <a:pt x="1228" y="377"/>
                                </a:lnTo>
                                <a:lnTo>
                                  <a:pt x="1231" y="373"/>
                                </a:lnTo>
                                <a:lnTo>
                                  <a:pt x="1234" y="380"/>
                                </a:lnTo>
                                <a:lnTo>
                                  <a:pt x="1237" y="348"/>
                                </a:lnTo>
                                <a:lnTo>
                                  <a:pt x="1240" y="337"/>
                                </a:lnTo>
                                <a:lnTo>
                                  <a:pt x="1243" y="333"/>
                                </a:lnTo>
                                <a:lnTo>
                                  <a:pt x="1246" y="326"/>
                                </a:lnTo>
                                <a:lnTo>
                                  <a:pt x="1249" y="337"/>
                                </a:lnTo>
                                <a:lnTo>
                                  <a:pt x="1252" y="341"/>
                                </a:lnTo>
                                <a:lnTo>
                                  <a:pt x="1254" y="322"/>
                                </a:lnTo>
                                <a:lnTo>
                                  <a:pt x="1257" y="370"/>
                                </a:lnTo>
                                <a:lnTo>
                                  <a:pt x="1260" y="399"/>
                                </a:lnTo>
                                <a:lnTo>
                                  <a:pt x="1263" y="453"/>
                                </a:lnTo>
                                <a:lnTo>
                                  <a:pt x="1266" y="482"/>
                                </a:lnTo>
                                <a:lnTo>
                                  <a:pt x="1269" y="511"/>
                                </a:lnTo>
                                <a:lnTo>
                                  <a:pt x="1272" y="543"/>
                                </a:lnTo>
                                <a:lnTo>
                                  <a:pt x="1275" y="580"/>
                                </a:lnTo>
                                <a:lnTo>
                                  <a:pt x="1278" y="605"/>
                                </a:lnTo>
                                <a:lnTo>
                                  <a:pt x="1281" y="619"/>
                                </a:lnTo>
                                <a:lnTo>
                                  <a:pt x="1284" y="645"/>
                                </a:lnTo>
                                <a:lnTo>
                                  <a:pt x="1287" y="670"/>
                                </a:lnTo>
                                <a:lnTo>
                                  <a:pt x="1290" y="681"/>
                                </a:lnTo>
                                <a:lnTo>
                                  <a:pt x="1293" y="706"/>
                                </a:lnTo>
                                <a:lnTo>
                                  <a:pt x="1296" y="710"/>
                                </a:lnTo>
                                <a:lnTo>
                                  <a:pt x="1299" y="685"/>
                                </a:lnTo>
                                <a:lnTo>
                                  <a:pt x="1302" y="674"/>
                                </a:lnTo>
                                <a:lnTo>
                                  <a:pt x="1305" y="677"/>
                                </a:lnTo>
                                <a:lnTo>
                                  <a:pt x="1308" y="677"/>
                                </a:lnTo>
                                <a:lnTo>
                                  <a:pt x="1311" y="667"/>
                                </a:lnTo>
                                <a:lnTo>
                                  <a:pt x="1314" y="674"/>
                                </a:lnTo>
                                <a:lnTo>
                                  <a:pt x="1317" y="670"/>
                                </a:lnTo>
                                <a:lnTo>
                                  <a:pt x="1320" y="645"/>
                                </a:lnTo>
                                <a:lnTo>
                                  <a:pt x="1323" y="648"/>
                                </a:lnTo>
                                <a:lnTo>
                                  <a:pt x="1326" y="630"/>
                                </a:lnTo>
                                <a:lnTo>
                                  <a:pt x="1329" y="605"/>
                                </a:lnTo>
                                <a:lnTo>
                                  <a:pt x="1332" y="572"/>
                                </a:lnTo>
                                <a:lnTo>
                                  <a:pt x="1335" y="536"/>
                                </a:lnTo>
                                <a:lnTo>
                                  <a:pt x="1338" y="529"/>
                                </a:lnTo>
                                <a:lnTo>
                                  <a:pt x="1341" y="493"/>
                                </a:lnTo>
                                <a:lnTo>
                                  <a:pt x="1344" y="464"/>
                                </a:lnTo>
                                <a:lnTo>
                                  <a:pt x="1347" y="409"/>
                                </a:lnTo>
                                <a:lnTo>
                                  <a:pt x="1350" y="384"/>
                                </a:lnTo>
                                <a:lnTo>
                                  <a:pt x="1353" y="359"/>
                                </a:lnTo>
                                <a:lnTo>
                                  <a:pt x="1356" y="330"/>
                                </a:lnTo>
                                <a:lnTo>
                                  <a:pt x="1359" y="312"/>
                                </a:lnTo>
                                <a:lnTo>
                                  <a:pt x="1362" y="286"/>
                                </a:lnTo>
                                <a:lnTo>
                                  <a:pt x="1365" y="265"/>
                                </a:lnTo>
                                <a:lnTo>
                                  <a:pt x="1368" y="261"/>
                                </a:lnTo>
                                <a:lnTo>
                                  <a:pt x="1371" y="272"/>
                                </a:lnTo>
                                <a:lnTo>
                                  <a:pt x="1374" y="290"/>
                                </a:lnTo>
                                <a:lnTo>
                                  <a:pt x="1377" y="288"/>
                                </a:lnTo>
                                <a:lnTo>
                                  <a:pt x="1380" y="299"/>
                                </a:lnTo>
                                <a:lnTo>
                                  <a:pt x="1383" y="303"/>
                                </a:lnTo>
                                <a:lnTo>
                                  <a:pt x="1386" y="339"/>
                                </a:lnTo>
                                <a:lnTo>
                                  <a:pt x="1389" y="343"/>
                                </a:lnTo>
                                <a:lnTo>
                                  <a:pt x="1392" y="328"/>
                                </a:lnTo>
                              </a:path>
                            </a:pathLst>
                          </a:custGeom>
                          <a:noFill/>
                          <a:ln w="13970">
                            <a:solidFill>
                              <a:srgbClr val="1A476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1" name="Line 14"/>
                        <wps:cNvCnPr>
                          <a:cxnSpLocks noChangeShapeType="1"/>
                        </wps:cNvCnPr>
                        <wps:spPr bwMode="auto">
                          <a:xfrm flipV="1">
                            <a:off x="569595" y="152400"/>
                            <a:ext cx="0" cy="3452495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2" name="Line 15"/>
                        <wps:cNvCnPr>
                          <a:cxnSpLocks noChangeShapeType="1"/>
                        </wps:cNvCnPr>
                        <wps:spPr bwMode="auto">
                          <a:xfrm flipH="1">
                            <a:off x="510540" y="3514725"/>
                            <a:ext cx="59055" cy="0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3" name="Rectangle 16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209550" y="3505835"/>
                            <a:ext cx="85090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8A4E461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0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4" name="Line 17"/>
                        <wps:cNvCnPr>
                          <a:cxnSpLocks noChangeShapeType="1"/>
                        </wps:cNvCnPr>
                        <wps:spPr bwMode="auto">
                          <a:xfrm flipH="1">
                            <a:off x="510540" y="2698750"/>
                            <a:ext cx="59055" cy="0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5" name="Rectangle 18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209550" y="2689860"/>
                            <a:ext cx="85090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135E8DA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6" name="Line 19"/>
                        <wps:cNvCnPr>
                          <a:cxnSpLocks noChangeShapeType="1"/>
                        </wps:cNvCnPr>
                        <wps:spPr bwMode="auto">
                          <a:xfrm flipH="1">
                            <a:off x="510540" y="1878965"/>
                            <a:ext cx="59055" cy="0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7" name="Rectangle 20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252095" y="1785620"/>
                            <a:ext cx="169545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18C5F7D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10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18" name="Line 21"/>
                        <wps:cNvCnPr>
                          <a:cxnSpLocks noChangeShapeType="1"/>
                        </wps:cNvCnPr>
                        <wps:spPr bwMode="auto">
                          <a:xfrm flipH="1">
                            <a:off x="510540" y="1062355"/>
                            <a:ext cx="59055" cy="0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9" name="Rectangle 22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252095" y="969010"/>
                            <a:ext cx="169545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F468997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15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0" name="Line 23"/>
                        <wps:cNvCnPr>
                          <a:cxnSpLocks noChangeShapeType="1"/>
                        </wps:cNvCnPr>
                        <wps:spPr bwMode="auto">
                          <a:xfrm flipH="1">
                            <a:off x="510540" y="242570"/>
                            <a:ext cx="59055" cy="0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1" name="Rectangle 24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252095" y="148590"/>
                            <a:ext cx="169545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EFEB744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20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2" name="Rectangle 25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-228600" y="1720850"/>
                            <a:ext cx="754380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8D5E586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RSV cases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3" name="Line 26"/>
                        <wps:cNvCnPr>
                          <a:cxnSpLocks noChangeShapeType="1"/>
                        </wps:cNvCnPr>
                        <wps:spPr bwMode="auto">
                          <a:xfrm>
                            <a:off x="569595" y="3604895"/>
                            <a:ext cx="5015865" cy="0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4" name="Line 27"/>
                        <wps:cNvCnPr>
                          <a:cxnSpLocks noChangeShapeType="1"/>
                        </wps:cNvCnPr>
                        <wps:spPr bwMode="auto">
                          <a:xfrm>
                            <a:off x="930910" y="3604895"/>
                            <a:ext cx="0" cy="59055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5" name="Rectangle 28"/>
                        <wps:cNvSpPr>
                          <a:spLocks noChangeArrowheads="1"/>
                        </wps:cNvSpPr>
                        <wps:spPr bwMode="auto">
                          <a:xfrm>
                            <a:off x="680720" y="3691890"/>
                            <a:ext cx="424180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DEBA8CF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 xml:space="preserve">  2008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6" name="Line 29"/>
                        <wps:cNvCnPr>
                          <a:cxnSpLocks noChangeShapeType="1"/>
                        </wps:cNvCnPr>
                        <wps:spPr bwMode="auto">
                          <a:xfrm>
                            <a:off x="2004060" y="3604895"/>
                            <a:ext cx="0" cy="59055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7" name="Rectangle 30"/>
                        <wps:cNvSpPr>
                          <a:spLocks noChangeArrowheads="1"/>
                        </wps:cNvSpPr>
                        <wps:spPr bwMode="auto">
                          <a:xfrm>
                            <a:off x="1753870" y="3691890"/>
                            <a:ext cx="424180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D21A812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 xml:space="preserve">  2010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28" name="Line 31"/>
                        <wps:cNvCnPr>
                          <a:cxnSpLocks noChangeShapeType="1"/>
                        </wps:cNvCnPr>
                        <wps:spPr bwMode="auto">
                          <a:xfrm>
                            <a:off x="3081020" y="3604895"/>
                            <a:ext cx="0" cy="59055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9" name="Rectangle 32"/>
                        <wps:cNvSpPr>
                          <a:spLocks noChangeArrowheads="1"/>
                        </wps:cNvSpPr>
                        <wps:spPr bwMode="auto">
                          <a:xfrm>
                            <a:off x="2830830" y="3691890"/>
                            <a:ext cx="424180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3620C7F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 xml:space="preserve">  2012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0" name="Line 33"/>
                        <wps:cNvCnPr>
                          <a:cxnSpLocks noChangeShapeType="1"/>
                        </wps:cNvCnPr>
                        <wps:spPr bwMode="auto">
                          <a:xfrm>
                            <a:off x="4157345" y="3604895"/>
                            <a:ext cx="0" cy="59055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1" name="Rectangle 34"/>
                        <wps:cNvSpPr>
                          <a:spLocks noChangeArrowheads="1"/>
                        </wps:cNvSpPr>
                        <wps:spPr bwMode="auto">
                          <a:xfrm>
                            <a:off x="3907790" y="3691890"/>
                            <a:ext cx="424180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C473C8E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 xml:space="preserve">  2014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2" name="Line 35"/>
                        <wps:cNvCnPr>
                          <a:cxnSpLocks noChangeShapeType="1"/>
                        </wps:cNvCnPr>
                        <wps:spPr bwMode="auto">
                          <a:xfrm>
                            <a:off x="5234305" y="3604895"/>
                            <a:ext cx="0" cy="59055"/>
                          </a:xfrm>
                          <a:prstGeom prst="line">
                            <a:avLst/>
                          </a:prstGeom>
                          <a:noFill/>
                          <a:ln w="698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3" name="Rectangle 36"/>
                        <wps:cNvSpPr>
                          <a:spLocks noChangeArrowheads="1"/>
                        </wps:cNvSpPr>
                        <wps:spPr bwMode="auto">
                          <a:xfrm>
                            <a:off x="4984115" y="3691890"/>
                            <a:ext cx="424180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B016DF6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 xml:space="preserve">  2016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  <wps:wsp>
                        <wps:cNvPr id="34" name="Rectangle 37"/>
                        <wps:cNvSpPr>
                          <a:spLocks noChangeArrowheads="1"/>
                        </wps:cNvSpPr>
                        <wps:spPr bwMode="auto">
                          <a:xfrm>
                            <a:off x="2924810" y="3834765"/>
                            <a:ext cx="321945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30DE59B" w14:textId="77777777" w:rsidR="0075086F" w:rsidRDefault="0075086F" w:rsidP="0075086F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Date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>
                          <a:spAutoFit/>
                        </wps:bodyPr>
                      </wps:wsp>
                    </wpc:wp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Canvas 35" o:spid="_x0000_s1026" style="position:absolute;margin-left:-8.95pt;margin-top:13.2pt;width:451.8pt;height:328.7pt;z-index:251659264" coordsize="5737860,4174490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737860;height:4174490;visibility:visible;mso-wrap-style:square">
                  <v:fill o:detectmouseclick="t"/>
                  <v:path o:connecttype="none"/>
                </v:shape>
                <v:rect id="Rectangle 5" o:spid="_x0000_s1028" style="position:absolute;width:5737860;height:417449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ePzfnwQAA&#10;ANoAAAAPAAAAZHJzL2Rvd25yZXYueG1sRE/fa8IwEH4X9j+EG+xN08nmRjUtbiA4EGGd4OvRnE2x&#10;uZQms9W/3giCT8fH9/MW+WAbcaLO144VvE4SEMSl0zVXCnZ/q/EnCB+QNTaOScGZPOTZ02iBqXY9&#10;/9KpCJWIIexTVGBCaFMpfWnIop+4ljhyB9dZDBF2ldQd9jHcNnKaJDNpsebYYLClb0Plsfi3CtzH&#10;yuzfvt5nl815uv3ZLKtdYXqlXp6H5RxEoCE8xHf3Wsf5cHvldmV2BQ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Hj8358EAAADaAAAADwAAAAAAAAAAAAAAAACXAgAAZHJzL2Rvd25y&#10;ZXYueG1sUEsFBgAAAAAEAAQA9QAAAIUDAAAAAA==&#10;" fillcolor="#eaf2f3" stroked="f"/>
                <v:rect id="Rectangle 6" o:spid="_x0000_s1029" style="position:absolute;left:3175;top:3175;width:5728335;height:416496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mDPzvxAAA&#10;ANoAAAAPAAAAZHJzL2Rvd25yZXYueG1sRI9Ba8JAFITvBf/D8gremk2NiKSuUoSAFYRqPHh8ZJ9J&#10;2uzbkN0m0V/fLRQ8DjPzDbPajKYRPXWutqzgNYpBEBdW11wqOOfZyxKE88gaG8uk4EYONuvJ0wpT&#10;bQc+Un/ypQgQdikqqLxvUyldUZFBF9mWOHhX2xn0QXal1B0OAW4aOYvjhTRYc1iosKVtRcX36cco&#10;yD/ul6X96g/O7Jtrks0HfT98KjV9Ht/fQHga/SP8395pBQn8XQk3QK5/AQ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Zgz878QAAADaAAAADwAAAAAAAAAAAAAAAACXAgAAZHJzL2Rv&#10;d25yZXYueG1sUEsFBgAAAAAEAAQA9QAAAIgDAAAAAA==&#10;" fillcolor="#eaf2f3" strokecolor="#eaf2f3" strokeweight=".55pt"/>
                <v:rect id="Rectangle 7" o:spid="_x0000_s1030" style="position:absolute;left:569595;top:152400;width:5015865;height:345249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HqVT6wwAA&#10;ANoAAAAPAAAAZHJzL2Rvd25yZXYueG1sRI9Ba8JAFITvgv9heUJvZlORWlI3oYqiJ6W2Qnt7ZF+z&#10;odm3MbvV9N+7gtDjMDPfMPOit404U+drxwoekxQEcel0zZWCj/f1+BmED8gaG8ek4I88FPlwMMdM&#10;uwu/0fkQKhEh7DNUYEJoMyl9aciiT1xLHL1v11kMUXaV1B1eItw2cpKmT9JizXHBYEtLQ+XP4dcq&#10;OO4Mzhb7ZnHUdrXe+JP+/DoFpR5G/esLiEB9+A/f21utYAq3K/EGyPwK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HqVT6wwAAANoAAAAPAAAAAAAAAAAAAAAAAJcCAABkcnMvZG93&#10;bnJldi54bWxQSwUGAAAAAAQABAD1AAAAhwMAAAAA&#10;" strokecolor="white" strokeweight=".55pt"/>
                <v:line id="Line 8" o:spid="_x0000_s1031" style="position:absolute;visibility:visible;mso-wrap-style:square" from="569595,3514725" to="5585460,351472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8wVLlsMAAADaAAAADwAAAGRycy9kb3ducmV2LnhtbESPQWuDQBSE74H+h+UVekvWFhqKdZWk&#10;NCGHXGJS6PHhvqrovlV3E/XfZwuFHoeZ+YZJssm04kaDqy0reF5FIIgLq2suFVzOu+UbCOeRNbaW&#10;ScFMDrL0YZFgrO3IJ7rlvhQBwi5GBZX3XSylKyoy6Fa2Iw7ejx0M+iCHUuoBxwA3rXyJorU0WHNY&#10;qLCjj4qKJr8aBef52JffJ5N/7fdR09SftqetVerpcdq8g/A0+f/wX/ugFbzC75VwA2R6B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PMFS5bDAAAA2gAAAA8AAAAAAAAAAAAA&#10;AAAAoQIAAGRycy9kb3ducmV2LnhtbFBLBQYAAAAABAAEAPkAAACRAwAAAAA=&#10;" strokecolor="#eaf2f3" strokeweight="1.1pt"/>
                <v:line id="Line 9" o:spid="_x0000_s1032" style="position:absolute;visibility:visible;mso-wrap-style:square" from="569595,2698750" to="5585460,269875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A9fV4cEAAADaAAAADwAAAGRycy9kb3ducmV2LnhtbESPQYvCMBSE7wv+h/CEva2pHkRqo6io&#10;7MGLVcHjo3m2pc1LbaLWf28EweMwM98wybwztbhT60rLCoaDCARxZnXJuYLjYfM3AeE8ssbaMil4&#10;koP5rPeTYKztg/d0T30uAoRdjAoK75tYSpcVZNANbEMcvIttDfog21zqFh8Bbmo5iqKxNFhyWCiw&#10;oVVBWZXejILDc3fNz3uTnrbbqKrKtb3S0ir12+8WUxCeOv8Nf9r/WsEY3lfCDZCzFwA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AD19XhwQAAANoAAAAPAAAAAAAAAAAAAAAA&#10;AKECAABkcnMvZG93bnJldi54bWxQSwUGAAAAAAQABAD5AAAAjwMAAAAA&#10;" strokecolor="#eaf2f3" strokeweight="1.1pt"/>
                <v:line id="Line 10" o:spid="_x0000_s1033" style="position:absolute;visibility:visible;mso-wrap-style:square" from="569595,1878965" to="5585460,187896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bJtwesMAAADaAAAADwAAAGRycy9kb3ducmV2LnhtbESPQWuDQBSE74H+h+UVekvW9tAU6ypJ&#10;aUIOucSk0OPDfVXRfavuJuq/zxYKPQ4z8w2TZJNpxY0GV1tW8LyKQBAXVtdcKricd8s3EM4ja2wt&#10;k4KZHGTpwyLBWNuRT3TLfSkChF2MCirvu1hKV1Rk0K1sRxy8HzsY9EEOpdQDjgFuWvkSRa/SYM1h&#10;ocKOPioqmvxqFJznY19+n0z+td9HTVN/2p62Vqmnx2nzDsLT5P/Df+2DVrCG3yvhBsj0Dg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GybcHrDAAAA2gAAAA8AAAAAAAAAAAAA&#10;AAAAoQIAAGRycy9kb3ducmV2LnhtbFBLBQYAAAAABAAEAPkAAACRAwAAAAA=&#10;" strokecolor="#eaf2f3" strokeweight="1.1pt"/>
                <v:line id="Line 11" o:spid="_x0000_s1034" style="position:absolute;visibility:visible;mso-wrap-style:square" from="569595,1062355" to="5585460,106235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" strokecolor="#eaf2f3" strokeweight="1.1pt"/>
                <v:line id="Line 12" o:spid="_x0000_s1035" style="position:absolute;visibility:visible;mso-wrap-style:square" from="569595,242570" to="5585460,24257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ckhBk8MAAADaAAAADwAAAGRycy9kb3ducmV2LnhtbESPQWuDQBSE74H+h+UVekvW9lBS6ypJ&#10;aUIOucSk0OPDfVXRfavuJuq/zxYKPQ4z8w2TZJNpxY0GV1tW8LyKQBAXVtdcKricd8s1COeRNbaW&#10;ScFMDrL0YZFgrO3IJ7rlvhQBwi5GBZX3XSylKyoy6Fa2Iw7ejx0M+iCHUuoBxwA3rXyJoldpsOaw&#10;UGFHHxUVTX41Cs7zsS+/Tyb/2u+jpqk/bU9bq9TT47R5B+Fp8v/hv/ZBK3iD3yvhBsj0Dg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HJIQZPDAAAA2gAAAA8AAAAAAAAAAAAA&#10;AAAAoQIAAGRycy9kb3ducmV2LnhtbFBLBQYAAAAABAAEAPkAAACRAwAAAAA=&#10;" strokecolor="#eaf2f3" strokeweight="1.1pt"/>
                <v:shape id="Freeform 13" o:spid="_x0000_s1036" style="position:absolute;left:659765;top:482600;width:4835525;height:2844800;visibility:visible;mso-wrap-style:square;v-text-anchor:top" coordsize="1392,819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tjs6VxAAA&#10;ANsAAAAPAAAAZHJzL2Rvd25yZXYueG1sRI/RasJAEEXfBf9hGaFvutGCaOoqtSBUoaBpP2DIjpu0&#10;2dk0u9X4950HwbcZ7p17z6w2vW/UhbpYBzYwnWSgiMtga3YGvj534wWomJAtNoHJwI0ibNbDwQpz&#10;G658okuRnJIQjjkaqFJqc61jWZHHOAktsWjn0HlMsnZO2w6vEu4bPcuyufZYszRU2NJbReVP8ecN&#10;fC8Pu9nzsT1nC/d7tFtXfOxPhTFPo/71BVSiPj3M9+t3K/hCL7/IAHr9Dw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rY7OlcQAAADbAAAADwAAAAAAAAAAAAAAAACXAgAAZHJzL2Rv&#10;d25yZXYueG1sUEsFBgAAAAAEAAQA9QAAAIgDAAAAAA==&#10;" path="m0,644l3,638,6,638,9,638,12,625,15,610,18,623,21,612,24,612,27,627,30,623,33,645,36,634,39,652,42,670,45,688,48,703,51,724,54,753,57,750,60,772,63,779,66,782,69,793,72,797,75,815,78,804,81,808,83,797,86,797,89,790,92,790,95,797,98,786,101,772,104,757,107,761,110,772,113,768,116,772,119,768,122,779,125,761,128,746,131,735,134,706,137,685,140,663,143,652,146,648,149,634,152,623,155,616,158,612,161,601,164,612,167,638,170,652,173,685,176,714,179,750,182,768,185,775,188,782,191,790,194,797,197,801,200,811,203,811,206,811,209,804,212,801,215,801,218,804,221,808,224,801,227,801,230,797,232,793,235,797,238,786,241,779,244,775,247,775,250,768,253,761,256,735,259,717,262,714,265,699,268,703,271,699,274,674,277,656,280,623,283,594,286,562,289,565,292,551,295,543,298,547,301,547,304,554,307,533,310,547,313,558,316,565,319,609,322,634,325,667,328,663,331,681,334,710,337,721,340,732,343,739,346,772,349,772,352,782,355,797,358,801,361,808,364,801,367,811,370,804,373,808,376,815,379,815,381,819,384,808,387,811,390,804,393,793,396,779,399,753,402,746,405,714,408,721,411,674,414,659,417,616,420,580,423,547,426,525,429,511,432,500,435,496,438,514,441,514,444,525,447,500,450,543,453,543,456,580,459,605,462,634,465,634,468,656,471,681,474,692,477,688,480,699,483,710,486,739,489,739,492,750,495,753,498,764,501,775,504,793,507,786,510,775,513,779,516,775,519,779,522,772,525,768,527,768,530,764,533,739,536,724,539,695,542,677,545,630,548,619,551,605,554,558,557,522,560,482,563,438,566,399,569,380,572,370,575,337,578,337,581,341,584,391,587,406,590,391,593,438,596,471,599,518,602,551,605,580,608,590,611,605,614,634,617,648,620,645,623,623,626,609,629,634,632,645,635,652,638,663,641,670,644,670,647,674,650,688,653,699,656,714,659,735,662,750,665,757,668,746,670,735,673,714,676,659,679,648,682,641,685,645,688,641,691,627,694,616,697,583,700,576,703,558,706,558,709,543,712,507,715,533,718,504,721,464,724,442,727,442,730,438,733,406,736,417,739,435,742,449,745,456,748,460,751,511,754,533,757,569,760,598,763,609,766,605,769,612,772,641,775,656,778,641,781,656,784,659,787,685,790,674,793,663,796,663,799,695,802,699,805,699,808,721,811,732,814,732,816,746,819,750,822,750,825,746,828,757,831,743,834,739,837,721,840,735,843,750,846,739,849,732,852,724,855,721,858,706,861,677,864,674,867,652,870,641,873,630,876,634,879,612,882,576,885,562,888,551,891,533,894,485,897,453,900,453,903,438,906,417,909,409,912,384,915,380,918,388,921,413,924,388,927,391,930,388,933,428,936,456,939,493,942,507,945,547,948,594,951,641,954,648,957,659,960,674,963,714,966,732,968,761,971,761,974,772,977,764,980,750,983,750,986,743,989,739,992,746,995,743,998,743,1001,724,1004,721,1007,721,1010,706,1013,699,1016,659,1019,638,1022,587,1025,529,1028,460,1031,384,1034,265,1037,178,1040,156,1043,98,1046,44,1049,22,1052,,1055,7,1058,7,1061,51,1064,91,1067,156,1070,207,1073,308,1076,377,1079,399,1082,464,1085,514,1088,558,1091,587,1094,623,1097,659,1100,659,1103,667,1106,659,1109,685,1111,703,1114,710,1117,735,1120,721,1123,721,1126,721,1129,724,1132,717,1135,699,1138,710,1141,710,1144,717,1147,717,1150,710,1153,703,1156,677,1159,659,1162,638,1165,601,1168,525,1171,456,1174,431,1177,395,1180,362,1183,301,1186,232,1189,181,1192,160,1195,141,1198,156,1201,152,1204,170,1207,221,1210,268,1213,301,1216,326,1219,315,1222,351,1225,362,1228,377,1231,373,1234,380,1237,348,1240,337,1243,333,1246,326,1249,337,1252,341,1254,322,1257,370,1260,399,1263,453,1266,482,1269,511,1272,543,1275,580,1278,605,1281,619,1284,645,1287,670,1290,681,1293,706,1296,710,1299,685,1302,674,1305,677,1308,677,1311,667,1314,674,1317,670,1320,645,1323,648,1326,630,1329,605,1332,572,1335,536,1338,529,1341,493,1344,464,1347,409,1350,384,1353,359,1356,330,1359,312,1362,286,1365,265,1368,261,1371,272,1374,290,1377,288,1380,299,1383,303,1386,339,1389,343,1392,328e" filled="f" strokecolor="#1a476f" strokeweight="1.1pt">
                  <v:path arrowok="t" o:connecttype="custom" o:connectlocs="72950,2125785;156321,2389771;239692,2754489;319589,2744068;402960,2681545;486332,2302933;569703,2125785;653074,2716280;736445,2782277;816342,2768383;899713,2490503;983084,2063262;1066456,1851378;1149827,2365456;1233198,2768383;1316569,2830906;1396466,2591234;1479837,1823590;1563209,1886113;1646580,2403665;1729951,2653757;1813322,2681545;1893219,2188308;1976590,1319932;2059961,1521395;2143333,2250831;2226704,2327248;2310075,2629443;2389972,2226516;2473343,1761067;2556714,1448451;2640085,2077156;2723457,2289039;2806828,2504397;2886725,2580814;2970096,2504397;3053467,2125785;3136838,1521395;3220210,1358140;3303581,2226516;3383478,2681545;3466849,2580814;3550220,2038947;3633591,152834;3716962,719015;3800334,2163993;3880231,2553026;3963602,2466188;4046973,2087576;4130344,628704;4213715,1045525;4297087,1208779;4376984,1385928;4460355,2240410;4543726,2351562;4627097,1986844;4710468,1146256;4793839,1038578" o:connectangles="0,0,0,0,0,0,0,0,0,0,0,0,0,0,0,0,0,0,0,0,0,0,0,0,0,0,0,0,0,0,0,0,0,0,0,0,0,0,0,0,0,0,0,0,0,0,0,0,0,0,0,0,0,0,0,0,0,0"/>
                </v:shape>
                <v:line id="Line 14" o:spid="_x0000_s1037" style="position:absolute;flip:y;visibility:visible;mso-wrap-style:square" from="569595,152400" to="569595,360489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" strokeweight=".55pt"/>
                <v:line id="Line 15" o:spid="_x0000_s1038" style="position:absolute;flip:x;visibility:visible;mso-wrap-style:square" from="510540,3514725" to="569595,351472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Gg+w5cEAAADbAAAADwAAAGRycy9kb3ducmV2LnhtbERPTWvCQBC9F/wPywje6qYeVNKsIoUW&#10;ETw0ijS3MTsmIdnZkF01+fddQfA2j/c5ybo3jbhR5yrLCj6mEQji3OqKCwXHw/f7EoTzyBoby6Rg&#10;IAfr1egtwVjbO//SLfWFCCHsYlRQet/GUrq8JINualviwF1sZ9AH2BVSd3gP4aaRsyiaS4MVh4YS&#10;W/oqKa/Tq1FQ/+gsO9e6rxcni7v9wM3fhZWajPvNJwhPvX+Jn+6tDvNn8PglHCBX/wA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AaD7DlwQAAANsAAAAPAAAAAAAAAAAAAAAA&#10;AKECAABkcnMvZG93bnJldi54bWxQSwUGAAAAAAQABAD5AAAAjwMAAAAA&#10;" strokeweight=".55pt"/>
                <v:rect id="Rectangle 16" o:spid="_x0000_s1039" style="position:absolute;left:209550;top:3505835;width:85090;height:175260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zukwKvwAA&#10;ANsAAAAPAAAAZHJzL2Rvd25yZXYueG1sRE/LqsIwEN0L/kMYwY1o6vNeq1FEEF0J6r2uh2Zsi82k&#10;NFHr3xtBcDeH85z5sjaFuFPlcssK+r0IBHFidc6pgr/TpvsLwnlkjYVlUvAkB8tFszHHWNsHH+h+&#10;9KkIIexiVJB5X8ZSuiQjg65nS+LAXWxl0AdYpVJX+AjhppCDKJpIgzmHhgxLWmeUXI83o2Ac4fn0&#10;3P/wujNalYep35y3+l+pdqtezUB4qv1X/HHvdJg/hPcv4QC5eAE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DO6TAq/AAAA2wAAAA8AAAAAAAAAAAAAAAAAlwIAAGRycy9kb3ducmV2&#10;LnhtbFBLBQYAAAAABAAEAPUAAACDAwAAAAA=&#10;" filled="f" stroked="f">
                  <v:textbox style="mso-fit-shape-to-text:t" inset="0,0,0,0">
                    <w:txbxContent>
                      <w:p w14:paraId="28A4E461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>0</w:t>
                        </w:r>
                      </w:p>
                    </w:txbxContent>
                  </v:textbox>
                </v:rect>
                <v:line id="Line 17" o:spid="_x0000_s1040" style="position:absolute;flip:x;visibility:visible;mso-wrap-style:square" from="510540,2698750" to="569595,269875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+qqNCsEAAADbAAAADwAAAGRycy9kb3ducmV2LnhtbERPTWvCQBC9F/wPywi91Y0irUQ3QQRF&#10;Cj00LaK3MTsmIdnZkF01+fddQehtHu9zVmlvGnGjzlWWFUwnEQji3OqKCwW/P9u3BQjnkTU2lknB&#10;QA7SZPSywljbO3/TLfOFCCHsYlRQet/GUrq8JINuYlviwF1sZ9AH2BVSd3gP4aaRsyh6lwYrDg0l&#10;trQpKa+zq1FQ7/TpdK51X38cLH5+DdwcL6zU67hfL0F46v2/+One6zB/Do9fwgEy+QM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D6qo0KwQAAANsAAAAPAAAAAAAAAAAAAAAA&#10;AKECAABkcnMvZG93bnJldi54bWxQSwUGAAAAAAQABAD5AAAAjwMAAAAA&#10;" strokeweight=".55pt"/>
                <v:rect id="Rectangle 18" o:spid="_x0000_s1041" style="position:absolute;left:209550;top:2689860;width:85090;height:175260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TH3HlwQAA&#10;ANsAAAAPAAAAZHJzL2Rvd25yZXYueG1sRE9Na8JAEL0X/A/LCF6KbixaNbqKCMGeChrNeciOSTA7&#10;G7JbTf69Wyj0No/3OZtdZ2rxoNZVlhVMJxEI4tzqigsFlzQZL0E4j6yxtkwKenKw2w7eNhhr++QT&#10;Pc6+ECGEXYwKSu+bWEqXl2TQTWxDHLibbQ36ANtC6hafIdzU8iOKPqXBikNDiQ0dSsrv5x+jYB5h&#10;lvbfCz68z/bNaeWT7KivSo2G3X4NwlPn/8V/7i8d5s/h95dwgNy+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0x9x5cEAAADbAAAADwAAAAAAAAAAAAAAAACXAgAAZHJzL2Rvd25y&#10;ZXYueG1sUEsFBgAAAAAEAAQA9QAAAIUDAAAAAA==&#10;" filled="f" stroked="f">
                  <v:textbox style="mso-fit-shape-to-text:t" inset="0,0,0,0">
                    <w:txbxContent>
                      <w:p w14:paraId="4135E8DA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>5</w:t>
                        </w:r>
                      </w:p>
                    </w:txbxContent>
                  </v:textbox>
                </v:rect>
                <v:line id="Line 19" o:spid="_x0000_s1042" style="position:absolute;flip:x;visibility:visible;mso-wrap-style:square" from="510540,1878965" to="569595,187896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ZTS25sIAAADbAAAADwAAAGRycy9kb3ducmV2LnhtbERPTWuDQBC9B/oflin0FtfmYIN1I6HQ&#10;Ego91IRQbxN3oqI7K+420X/fLQRym8f7nCyfTC8uNLrWsoLnKAZBXFndcq3gsH9frkE4j6yxt0wK&#10;ZnKQbx4WGabaXvmbLoWvRQhhl6KCxvshldJVDRl0kR2IA3e2o0Ef4FhLPeI1hJteruI4kQZbDg0N&#10;DvTWUNUVv0ZB96HL8tTpqXs5Wvz8mrn/ObNST4/T9hWEp8nfxTf3Tof5Cfz/Eg6Qmz8A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ZTS25sIAAADbAAAADwAAAAAAAAAAAAAA&#10;AAChAgAAZHJzL2Rvd25yZXYueG1sUEsFBgAAAAAEAAQA+QAAAJADAAAAAA==&#10;" strokeweight=".55pt"/>
                <v:rect id="Rectangle 20" o:spid="_x0000_s1043" style="position:absolute;left:252095;top:1785620;width:169545;height:175260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MgUoJwAAA&#10;ANsAAAAPAAAAZHJzL2Rvd25yZXYueG1sRE9Li8IwEL4L+x/CLHiRNV3x2W0UEURPgnX1PDRjW7aZ&#10;lCZb6783guBtPr7nJKvOVKKlxpWWFXwPIxDEmdUl5wp+T9uvOQjnkTVWlknBnRyslh+9BGNtb3yk&#10;NvW5CCHsYlRQeF/HUrqsIINuaGviwF1tY9AH2ORSN3gL4aaSoyiaSoMlh4YCa9oUlP2l/0bBJMLL&#10;6X6Y8WYwXtfHhd9edvqsVP+zW/+A8NT5t/jl3uswfwbPX8IBcvk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MgUoJwAAAANsAAAAPAAAAAAAAAAAAAAAAAJcCAABkcnMvZG93bnJl&#10;di54bWxQSwUGAAAAAAQABAD1AAAAhAMAAAAA&#10;" filled="f" stroked="f">
                  <v:textbox style="mso-fit-shape-to-text:t" inset="0,0,0,0">
                    <w:txbxContent>
                      <w:p w14:paraId="518C5F7D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>10</w:t>
                        </w:r>
                      </w:p>
                    </w:txbxContent>
                  </v:textbox>
                </v:rect>
                <v:line id="Line 21" o:spid="_x0000_s1044" style="position:absolute;flip:x;visibility:visible;mso-wrap-style:square" from="510540,1062355" to="569595,106235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e+eHD8QAAADbAAAADwAAAGRycy9kb3ducmV2LnhtbESPT2vCQBDF7wW/wzJCb3VjD22JriKC&#10;UoQempaitzE7JiHZ2ZBd8+fbdw6F3mZ4b977zXo7ukb11IXKs4HlIgFFnHtbcWHg++vw9AYqRGSL&#10;jWcyMFGA7Wb2sMbU+oE/qc9ioSSEQ4oGyhjbVOuQl+QwLHxLLNrNdw6jrF2hbYeDhLtGPyfJi3ZY&#10;sTSU2NK+pLzO7s5AfbSXy7W2Y/364/H0MXFzvrExj/NxtwIVaYz/5r/rdyv4Aiu/yAB68ws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B754cPxAAAANsAAAAPAAAAAAAAAAAA&#10;AAAAAKECAABkcnMvZG93bnJldi54bWxQSwUGAAAAAAQABAD5AAAAkgMAAAAA&#10;" strokeweight=".55pt"/>
                <v:rect id="Rectangle 22" o:spid="_x0000_s1045" style="position:absolute;left:252095;top:969010;width:169545;height:175260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SUnvgwQAA&#10;ANsAAAAPAAAAZHJzL2Rvd25yZXYueG1sRE9Li8IwEL4L+x/CLHiRNV3xsa1GEUH0JFjdnodmti02&#10;k9Jktf57Iwje5uN7zmLVmVpcqXWVZQXfwwgEcW51xYWC82n79QPCeWSNtWVScCcHq+VHb4GJtjc+&#10;0jX1hQgh7BJUUHrfJFK6vCSDbmgb4sD92dagD7AtpG7xFsJNLUdRNJUGKw4NJTa0KSm/pP9GwSTC&#10;7HQ/zHgzGK+bY+y32U7/KtX/7NZzEJ46/xa/3Hsd5sfw/CUcIJcP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UlJ74MEAAADbAAAADwAAAAAAAAAAAAAAAACXAgAAZHJzL2Rvd25y&#10;ZXYueG1sUEsFBgAAAAAEAAQA9QAAAIUDAAAAAA==&#10;" filled="f" stroked="f">
                  <v:textbox style="mso-fit-shape-to-text:t" inset="0,0,0,0">
                    <w:txbxContent>
                      <w:p w14:paraId="2F468997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>15</w:t>
                        </w:r>
                      </w:p>
                    </w:txbxContent>
                  </v:textbox>
                </v:rect>
                <v:line id="Line 23" o:spid="_x0000_s1046" style="position:absolute;flip:x;visibility:visible;mso-wrap-style:square" from="510540,242570" to="569595,24257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" strokeweight=".55pt"/>
                <v:rect id="Rectangle 24" o:spid="_x0000_s1047" style="position:absolute;left:252095;top:148590;width:169545;height:175260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iSL1bxAAA&#10;ANsAAAAPAAAAZHJzL2Rvd25yZXYueG1sRI9Ba8JAFITvgv9heUIvUjeG2troKiEg9SQYq+dH9jUJ&#10;Zt+G7NbEf+8WCh6HmfmGWW8H04gbda62rGA+i0AQF1bXXCr4Pu1elyCcR9bYWCYFd3Kw3YxHa0y0&#10;7flIt9yXIkDYJaig8r5NpHRFRQbdzLbEwfuxnUEfZFdK3WEf4KaRcRS9S4M1h4UKW8oqKq75r1Gw&#10;iPByuh8+OJu+pe3x0+8uX/qs1MtkSFcgPA3+Gf5v77WCeA5/X8IPkJsH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Yki9W8QAAADbAAAADwAAAAAAAAAAAAAAAACXAgAAZHJzL2Rv&#10;d25yZXYueG1sUEsFBgAAAAAEAAQA9QAAAIgDAAAAAA==&#10;" filled="f" stroked="f">
                  <v:textbox style="mso-fit-shape-to-text:t" inset="0,0,0,0">
                    <w:txbxContent>
                      <w:p w14:paraId="1EFEB744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>20</w:t>
                        </w:r>
                      </w:p>
                    </w:txbxContent>
                  </v:textbox>
                </v:rect>
                <v:rect id="Rectangle 25" o:spid="_x0000_s1048" style="position:absolute;left:-228600;top:1720850;width:754380;height:175260;rotation:-9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SmiMsxAAA&#10;ANsAAAAPAAAAZHJzL2Rvd25yZXYueG1sRI9Pa8JAFMTvgt9heYVexGwM/RuzSgiEeiqo1fMj+0xC&#10;s29Ddmvit3cLhR6HmfkNk20n04krDa61rGAVxSCIK6tbrhV8HcvlGwjnkTV2lknBjRxsN/NZhqm2&#10;I+/pevC1CBB2KSpovO9TKV3VkEEX2Z44eBc7GPRBDrXUA44BbjqZxPGLNNhyWGiwp6Kh6vvwYxQ8&#10;x3g+3j5fuVg85f3+3ZfnD31S6vFhytcgPE3+P/zX3mkFSQK/X8IPkJs7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kpojLMQAAADbAAAADwAAAAAAAAAAAAAAAACXAgAAZHJzL2Rv&#10;d25yZXYueG1sUEsFBgAAAAAEAAQA9QAAAIgDAAAAAA==&#10;" filled="f" stroked="f">
                  <v:textbox style="mso-fit-shape-to-text:t" inset="0,0,0,0">
                    <w:txbxContent>
                      <w:p w14:paraId="48D5E586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>RSV cases</w:t>
                        </w:r>
                      </w:p>
                    </w:txbxContent>
                  </v:textbox>
                </v:rect>
                <v:line id="Line 26" o:spid="_x0000_s1049" style="position:absolute;visibility:visible;mso-wrap-style:square" from="569595,3604895" to="5585460,360489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" strokeweight=".55pt"/>
                <v:line id="Line 27" o:spid="_x0000_s1050" style="position:absolute;visibility:visible;mso-wrap-style:square" from="930910,3604895" to="930910,366395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" strokeweight=".55pt"/>
                <v:rect id="Rectangle 28" o:spid="_x0000_s1051" style="position:absolute;left:680720;top:3691890;width:424180;height:17526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LX+nwQAA&#10;ANsAAAAPAAAAZHJzL2Rvd25yZXYueG1sRI/disIwFITvBd8hHGHvNLXgIl2jiCCo7I11H+DQnP5g&#10;clKSaOvbm4WFvRxm5htmsxutEU/yoXOsYLnIQBBXTnfcKPi5HedrECEiazSOScGLAuy208kGC+0G&#10;vtKzjI1IEA4FKmhj7AspQ9WSxbBwPXHyauctxiR9I7XHIcGtkXmWfUqLHaeFFns6tFTdy4dVIG/l&#10;cViXxmfuktff5ny61uSU+piN+y8Qkcb4H/5rn7SCfAW/X9IPkNs3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ii1/p8EAAADbAAAADwAAAAAAAAAAAAAAAACXAgAAZHJzL2Rvd25y&#10;ZXYueG1sUEsFBgAAAAAEAAQA9QAAAIUDAAAAAA==&#10;" filled="f" stroked="f">
                  <v:textbox style="mso-fit-shape-to-text:t" inset="0,0,0,0">
                    <w:txbxContent>
                      <w:p w14:paraId="4DEBA8CF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 xml:space="preserve">  2008</w:t>
                        </w:r>
                      </w:p>
                    </w:txbxContent>
                  </v:textbox>
                </v:rect>
                <v:line id="Line 29" o:spid="_x0000_s1052" style="position:absolute;visibility:visible;mso-wrap-style:square" from="2004060,3604895" to="2004060,366395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" strokeweight=".55pt"/>
                <v:rect id="Rectangle 30" o:spid="_x0000_s1053" style="position:absolute;left:1753870;top:3691890;width:424180;height:17526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Vs0RLwQAA&#10;ANsAAAAPAAAAZHJzL2Rvd25yZXYueG1sRI/NigIxEITvgu8QWtibZpyDK7NGEUFQ2YvjPkAz6fnB&#10;pDMk0Rnf3iws7LGoqq+ozW60RjzJh86xguUiA0FcOd1xo+DndpyvQYSIrNE4JgUvCrDbTicbLLQb&#10;+ErPMjYiQTgUqKCNsS+kDFVLFsPC9cTJq523GJP0jdQehwS3RuZZtpIWO04LLfZ0aKm6lw+rQN7K&#10;47Aujc/cJa+/zfl0rckp9TEb918gIo3xP/zXPmkF+Sf8fkk/QG7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FbNES8EAAADbAAAADwAAAAAAAAAAAAAAAACXAgAAZHJzL2Rvd25y&#10;ZXYueG1sUEsFBgAAAAAEAAQA9QAAAIUDAAAAAA==&#10;" filled="f" stroked="f">
                  <v:textbox style="mso-fit-shape-to-text:t" inset="0,0,0,0">
                    <w:txbxContent>
                      <w:p w14:paraId="7D21A812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 xml:space="preserve">  2010</w:t>
                        </w:r>
                      </w:p>
                    </w:txbxContent>
                  </v:textbox>
                </v:rect>
                <v:line id="Line 31" o:spid="_x0000_s1054" style="position:absolute;visibility:visible;mso-wrap-style:square" from="3081020,3604895" to="3081020,366395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" strokeweight=".55pt"/>
                <v:rect id="Rectangle 32" o:spid="_x0000_s1055" style="position:absolute;left:2830830;top:3691890;width:424180;height:17526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LYHWiwQAA&#10;ANsAAAAPAAAAZHJzL2Rvd25yZXYueG1sRI/NigIxEITvC75DaGFva8Y5iM4aRQRBZS+O+wDNpOcH&#10;k86QRGd8e7Ow4LGoqq+o9Xa0RjzIh86xgvksA0FcOd1xo+D3evhagggRWaNxTAqeFGC7mXyssdBu&#10;4As9ytiIBOFQoII2xr6QMlQtWQwz1xMnr3beYkzSN1J7HBLcGpln2UJa7DgttNjTvqXqVt6tAnkt&#10;D8OyND5z57z+MafjpSan1Od03H2DiDTGd/i/fdQK8hX8fUk/QG5e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C2B1osEAAADbAAAADwAAAAAAAAAAAAAAAACXAgAAZHJzL2Rvd25y&#10;ZXYueG1sUEsFBgAAAAAEAAQA9QAAAIUDAAAAAA==&#10;" filled="f" stroked="f">
                  <v:textbox style="mso-fit-shape-to-text:t" inset="0,0,0,0">
                    <w:txbxContent>
                      <w:p w14:paraId="33620C7F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 xml:space="preserve">  2012</w:t>
                        </w:r>
                      </w:p>
                    </w:txbxContent>
                  </v:textbox>
                </v:rect>
                <v:line id="Line 33" o:spid="_x0000_s1056" style="position:absolute;visibility:visible;mso-wrap-style:square" from="4157345,3604895" to="4157345,366395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" strokeweight=".55pt"/>
                <v:rect id="Rectangle 34" o:spid="_x0000_s1057" style="position:absolute;left:3907790;top:3691890;width:424180;height:17526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wz+95wAAA&#10;ANsAAAAPAAAAZHJzL2Rvd25yZXYueG1sRI/NigIxEITvC75DaMHbmtGFRUajiCDo4sXRB2gmPT+Y&#10;dIYkOuPbG0HYY1FVX1GrzWCNeJAPrWMFs2kGgrh0uuVawfWy/16ACBFZo3FMCp4UYLMefa0w167n&#10;Mz2KWIsE4ZCjgibGLpcylA1ZDFPXESevct5iTNLXUnvsE9waOc+yX2mx5bTQYEe7hspbcbcK5KXY&#10;94vC+Mz9zauTOR7OFTmlJuNhuwQRaYj/4U/7oBX8zOD9Jf0AuX4B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wz+95wAAAANsAAAAPAAAAAAAAAAAAAAAAAJcCAABkcnMvZG93bnJl&#10;di54bWxQSwUGAAAAAAQABAD1AAAAhAMAAAAA&#10;" filled="f" stroked="f">
                  <v:textbox style="mso-fit-shape-to-text:t" inset="0,0,0,0">
                    <w:txbxContent>
                      <w:p w14:paraId="5C473C8E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 xml:space="preserve">  2014</w:t>
                        </w:r>
                      </w:p>
                    </w:txbxContent>
                  </v:textbox>
                </v:rect>
                <v:line id="Line 35" o:spid="_x0000_s1058" style="position:absolute;visibility:visible;mso-wrap-style:square" from="5234305,3604895" to="5234305,366395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" strokeweight=".55pt"/>
                <v:rect id="Rectangle 36" o:spid="_x0000_s1059" style="position:absolute;left:4984115;top:3691890;width:424180;height:17526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vUdSVwAAA&#10;ANsAAAAPAAAAZHJzL2Rvd25yZXYueG1sRI/NigIxEITvC75DaMHbmlFhkdEoIgiueHH0AZpJzw8m&#10;nSGJzuzbG0HYY1FVX1Hr7WCNeJIPrWMFs2kGgrh0uuVawe16+F6CCBFZo3FMCv4owHYz+lpjrl3P&#10;F3oWsRYJwiFHBU2MXS5lKBuyGKauI05e5bzFmKSvpfbYJ7g1cp5lP9Jiy2mhwY72DZX34mEVyGtx&#10;6JeF8Zk7zauz+T1eKnJKTcbDbgUi0hD/w5/2UStYLOD9Jf0AuXkB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DvUdSVwAAAANsAAAAPAAAAAAAAAAAAAAAAAJcCAABkcnMvZG93bnJl&#10;di54bWxQSwUGAAAAAAQABAD1AAAAhAMAAAAA&#10;" filled="f" stroked="f">
                  <v:textbox style="mso-fit-shape-to-text:t" inset="0,0,0,0">
                    <w:txbxContent>
                      <w:p w14:paraId="5B016DF6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 xml:space="preserve">  2016</w:t>
                        </w:r>
                      </w:p>
                    </w:txbxContent>
                  </v:textbox>
                </v:rect>
                <v:rect id="Rectangle 37" o:spid="_x0000_s1060" style="position:absolute;left:2924810;top:3834765;width:321945;height:17526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guEzhwQAA&#10;ANsAAAAPAAAAZHJzL2Rvd25yZXYueG1sRI/NigIxEITvgu8QWvCmGXVZZDSKCIIue3H0AZpJzw8m&#10;nSGJzvj2m4WFPRZV9RW13Q/WiBf50DpWsJhnIIhLp1uuFdxvp9kaRIjIGo1jUvCmAPvdeLTFXLue&#10;r/QqYi0ShEOOCpoYu1zKUDZkMcxdR5y8ynmLMUlfS+2xT3Br5DLLPqXFltNCgx0dGyofxdMqkLfi&#10;1K8L4zP3tay+zeV8rcgpNZ0Mhw2ISEP8D/+1z1rB6gN+v6QfIHc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YLhM4cEAAADbAAAADwAAAAAAAAAAAAAAAACXAgAAZHJzL2Rvd25y&#10;ZXYueG1sUEsFBgAAAAAEAAQA9QAAAIUDAAAAAA==&#10;" filled="f" stroked="f">
                  <v:textbox style="mso-fit-shape-to-text:t" inset="0,0,0,0">
                    <w:txbxContent>
                      <w:p w14:paraId="330DE59B" w14:textId="77777777" w:rsidR="0075086F" w:rsidRDefault="0075086F" w:rsidP="0075086F">
                        <w:r>
                          <w:rPr>
                            <w:rFonts w:ascii="Arial" w:hAnsi="Arial" w:cs="Arial"/>
                            <w:color w:val="000000"/>
                          </w:rPr>
                          <w:t>Date</w:t>
                        </w:r>
                      </w:p>
                    </w:txbxContent>
                  </v:textbox>
                </v:rect>
              </v:group>
            </w:pict>
          </mc:Fallback>
        </mc:AlternateContent>
      </w:r>
    </w:p>
    <w:p w14:paraId="1325283A" w14:textId="77777777" w:rsidR="0075086F" w:rsidRDefault="0075086F" w:rsidP="000C450B">
      <w:pPr>
        <w:spacing w:line="480" w:lineRule="auto"/>
        <w:ind w:right="-489"/>
      </w:pPr>
    </w:p>
    <w:p w14:paraId="1385049A" w14:textId="77777777" w:rsidR="0075086F" w:rsidRDefault="0075086F" w:rsidP="000C450B">
      <w:pPr>
        <w:spacing w:line="480" w:lineRule="auto"/>
        <w:ind w:right="-489"/>
      </w:pPr>
    </w:p>
    <w:p w14:paraId="710E3F04" w14:textId="77777777" w:rsidR="0075086F" w:rsidRDefault="0075086F" w:rsidP="000C450B">
      <w:pPr>
        <w:spacing w:line="480" w:lineRule="auto"/>
        <w:ind w:right="-489"/>
      </w:pPr>
    </w:p>
    <w:p w14:paraId="4A9469B3" w14:textId="77777777" w:rsidR="0075086F" w:rsidRDefault="0075086F" w:rsidP="000C450B">
      <w:pPr>
        <w:spacing w:line="480" w:lineRule="auto"/>
        <w:ind w:right="-489"/>
      </w:pPr>
    </w:p>
    <w:p w14:paraId="3AA7CB93" w14:textId="77777777" w:rsidR="0075086F" w:rsidRDefault="0075086F" w:rsidP="000C450B">
      <w:pPr>
        <w:spacing w:line="480" w:lineRule="auto"/>
        <w:ind w:right="-489"/>
      </w:pPr>
    </w:p>
    <w:p w14:paraId="52398E2F" w14:textId="77777777" w:rsidR="0075086F" w:rsidRDefault="0075086F" w:rsidP="000C450B">
      <w:pPr>
        <w:spacing w:line="480" w:lineRule="auto"/>
        <w:ind w:right="-489"/>
      </w:pPr>
    </w:p>
    <w:p w14:paraId="05107B5E" w14:textId="77777777" w:rsidR="0075086F" w:rsidRDefault="0075086F" w:rsidP="000C450B">
      <w:pPr>
        <w:spacing w:line="480" w:lineRule="auto"/>
        <w:ind w:right="-489"/>
      </w:pPr>
    </w:p>
    <w:p w14:paraId="645973E7" w14:textId="77777777" w:rsidR="0075086F" w:rsidRDefault="0075086F" w:rsidP="000C450B">
      <w:pPr>
        <w:spacing w:line="480" w:lineRule="auto"/>
        <w:ind w:right="-489"/>
      </w:pPr>
    </w:p>
    <w:p w14:paraId="56C04BF1" w14:textId="77777777" w:rsidR="0075086F" w:rsidRDefault="0075086F" w:rsidP="000C450B">
      <w:pPr>
        <w:spacing w:line="480" w:lineRule="auto"/>
        <w:ind w:right="-489"/>
      </w:pPr>
    </w:p>
    <w:p w14:paraId="2A2E5364" w14:textId="77777777" w:rsidR="0075086F" w:rsidRDefault="0075086F" w:rsidP="000C450B">
      <w:pPr>
        <w:spacing w:line="480" w:lineRule="auto"/>
        <w:ind w:right="-489"/>
      </w:pPr>
    </w:p>
    <w:p w14:paraId="4E41D9F3" w14:textId="77777777" w:rsidR="0075086F" w:rsidRDefault="0075086F" w:rsidP="000C450B">
      <w:pPr>
        <w:spacing w:line="480" w:lineRule="auto"/>
        <w:ind w:right="-489"/>
      </w:pPr>
    </w:p>
    <w:p w14:paraId="1DA7A500" w14:textId="77777777" w:rsidR="00B8767A" w:rsidRPr="00FC477C" w:rsidRDefault="00B8767A" w:rsidP="000C450B">
      <w:pPr>
        <w:spacing w:line="480" w:lineRule="auto"/>
        <w:rPr>
          <w:rFonts w:cs="Arial"/>
          <w:color w:val="222222"/>
          <w:lang w:val="en-AU"/>
        </w:rPr>
      </w:pPr>
    </w:p>
    <w:p w14:paraId="4371A813" w14:textId="3914F2F9" w:rsidR="00B8767A" w:rsidRPr="00254A1F" w:rsidRDefault="00B8767A" w:rsidP="000C450B">
      <w:pPr>
        <w:spacing w:line="480" w:lineRule="auto"/>
        <w:rPr>
          <w:rFonts w:cs="Arial"/>
          <w:color w:val="222222"/>
          <w:lang w:val="en-AU"/>
        </w:rPr>
      </w:pPr>
      <w:r w:rsidRPr="00254A1F">
        <w:rPr>
          <w:rFonts w:cs="Arial"/>
          <w:b/>
          <w:color w:val="222222"/>
          <w:lang w:val="en-AU"/>
        </w:rPr>
        <w:t>Supplementary Figure</w:t>
      </w:r>
      <w:bookmarkStart w:id="0" w:name="_GoBack"/>
      <w:bookmarkEnd w:id="0"/>
      <w:r w:rsidRPr="00254A1F">
        <w:rPr>
          <w:rFonts w:cs="Arial"/>
          <w:b/>
          <w:color w:val="222222"/>
          <w:lang w:val="en-AU"/>
        </w:rPr>
        <w:t>.</w:t>
      </w:r>
      <w:r w:rsidRPr="00254A1F">
        <w:rPr>
          <w:rFonts w:cs="Arial"/>
          <w:color w:val="222222"/>
          <w:lang w:val="en-AU"/>
        </w:rPr>
        <w:t xml:space="preserve"> </w:t>
      </w:r>
      <w:proofErr w:type="gramStart"/>
      <w:r w:rsidR="003A4A35">
        <w:rPr>
          <w:rFonts w:cs="Arial"/>
          <w:color w:val="222222"/>
          <w:lang w:val="en-AU"/>
        </w:rPr>
        <w:t>Respiratory syncytial virus</w:t>
      </w:r>
      <w:r w:rsidR="003A4A35" w:rsidRPr="00254A1F">
        <w:rPr>
          <w:rFonts w:cs="Arial"/>
          <w:color w:val="222222"/>
          <w:lang w:val="en-AU"/>
        </w:rPr>
        <w:t xml:space="preserve"> </w:t>
      </w:r>
      <w:r w:rsidR="00251B9C">
        <w:rPr>
          <w:rFonts w:cs="Arial"/>
          <w:color w:val="222222"/>
          <w:lang w:val="en-AU"/>
        </w:rPr>
        <w:t xml:space="preserve">positive swabs </w:t>
      </w:r>
      <w:r w:rsidRPr="00254A1F">
        <w:rPr>
          <w:rFonts w:cs="Arial"/>
          <w:color w:val="222222"/>
          <w:lang w:val="en-AU"/>
        </w:rPr>
        <w:t>(Jul 2007 – Jun 2016).</w:t>
      </w:r>
      <w:proofErr w:type="gramEnd"/>
    </w:p>
    <w:p w14:paraId="7A49A7C8" w14:textId="77777777" w:rsidR="00B8767A" w:rsidRDefault="00B8767A" w:rsidP="000C450B">
      <w:pPr>
        <w:spacing w:line="480" w:lineRule="auto"/>
        <w:rPr>
          <w:rFonts w:cs="Arial"/>
          <w:color w:val="222222"/>
          <w:lang w:val="en-AU"/>
        </w:rPr>
      </w:pPr>
    </w:p>
    <w:p w14:paraId="217477F2" w14:textId="77777777" w:rsidR="0075086F" w:rsidRPr="0075086F" w:rsidRDefault="0075086F" w:rsidP="0075086F">
      <w:pPr>
        <w:spacing w:line="480" w:lineRule="auto"/>
        <w:rPr>
          <w:rFonts w:cs="Arial"/>
          <w:color w:val="222222"/>
          <w:lang w:val="en-AU"/>
        </w:rPr>
      </w:pPr>
      <w:r w:rsidRPr="0075086F">
        <w:rPr>
          <w:rFonts w:cs="Arial"/>
          <w:color w:val="222222"/>
          <w:lang w:val="en-AU"/>
        </w:rPr>
        <w:t>The three-month moving average of the number of RSV test positives showing the year-on-year trend of RSV results is shown in the Supplementary Figure. This demonstrates the general consistency of peak RSV activity, although occasional year-to-year variation with the number of positive swabs may occur, as seen in 2014.</w:t>
      </w:r>
    </w:p>
    <w:p w14:paraId="3DBD47B3" w14:textId="77777777" w:rsidR="0075086F" w:rsidRPr="00254A1F" w:rsidRDefault="0075086F" w:rsidP="000C450B">
      <w:pPr>
        <w:spacing w:line="480" w:lineRule="auto"/>
        <w:rPr>
          <w:rFonts w:cs="Arial"/>
          <w:color w:val="222222"/>
          <w:lang w:val="en-AU"/>
        </w:rPr>
      </w:pPr>
    </w:p>
    <w:p w14:paraId="63B3EDF4" w14:textId="77777777" w:rsidR="00B8767A" w:rsidRDefault="00B8767A" w:rsidP="000C450B">
      <w:pPr>
        <w:spacing w:line="480" w:lineRule="auto"/>
      </w:pPr>
    </w:p>
    <w:p w14:paraId="45103DC0" w14:textId="77777777" w:rsidR="00C478DD" w:rsidRDefault="00C478DD" w:rsidP="000C450B">
      <w:pPr>
        <w:spacing w:line="480" w:lineRule="auto"/>
      </w:pPr>
    </w:p>
    <w:p w14:paraId="40111891" w14:textId="77777777" w:rsidR="00254A1F" w:rsidRDefault="00254A1F" w:rsidP="000C450B">
      <w:pPr>
        <w:spacing w:line="480" w:lineRule="auto"/>
      </w:pPr>
    </w:p>
    <w:p w14:paraId="6B54FC53" w14:textId="77777777" w:rsidR="000C450B" w:rsidRDefault="000C450B" w:rsidP="000C450B">
      <w:pPr>
        <w:spacing w:line="480" w:lineRule="auto"/>
      </w:pPr>
    </w:p>
    <w:p w14:paraId="046F58FB" w14:textId="77777777" w:rsidR="003A4A35" w:rsidRDefault="003A4A35" w:rsidP="000C450B">
      <w:pPr>
        <w:spacing w:line="480" w:lineRule="auto"/>
      </w:pPr>
    </w:p>
    <w:p w14:paraId="11FC89A7" w14:textId="57578840" w:rsidR="00254A1F" w:rsidRDefault="003A4A35" w:rsidP="000C450B">
      <w:pPr>
        <w:spacing w:line="480" w:lineRule="auto"/>
      </w:pPr>
      <w:r>
        <w:rPr>
          <w:b/>
        </w:rPr>
        <w:t>REFERENCES</w:t>
      </w:r>
    </w:p>
    <w:p w14:paraId="5FFB8228" w14:textId="77777777" w:rsidR="00C478DD" w:rsidRDefault="00C478DD" w:rsidP="000C450B">
      <w:pPr>
        <w:spacing w:line="480" w:lineRule="auto"/>
      </w:pPr>
    </w:p>
    <w:p w14:paraId="05B5EB78" w14:textId="4F147009" w:rsidR="00C478DD" w:rsidRDefault="00C478DD" w:rsidP="000C450B">
      <w:pPr>
        <w:spacing w:line="48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>(1)</w:t>
      </w:r>
      <w:r>
        <w:rPr>
          <w:noProof/>
        </w:rPr>
        <w:tab/>
      </w:r>
      <w:bookmarkEnd w:id="1"/>
      <w:r w:rsidR="004F1B95" w:rsidRPr="00F62808">
        <w:rPr>
          <w:rFonts w:asciiTheme="minorHAnsi" w:hAnsiTheme="minorHAnsi"/>
          <w:b/>
          <w:noProof/>
        </w:rPr>
        <w:t>Australian Bureau of Metereology</w:t>
      </w:r>
      <w:r w:rsidR="004F1B95" w:rsidRPr="00F62808">
        <w:rPr>
          <w:rFonts w:asciiTheme="minorHAnsi" w:hAnsiTheme="minorHAnsi"/>
          <w:noProof/>
        </w:rPr>
        <w:t xml:space="preserve">. Climate Classification Maps.  </w:t>
      </w:r>
      <w:r w:rsidR="004F1B95" w:rsidRPr="00F62808">
        <w:rPr>
          <w:rFonts w:asciiTheme="minorHAnsi" w:eastAsiaTheme="minorEastAsia" w:hAnsiTheme="minorHAnsi"/>
        </w:rPr>
        <w:t>(http://www.bom.gov.au/jsp/ncc/climate_averages/climate-classifications/index.jsp?maptype=kpn#maps)</w:t>
      </w:r>
      <w:r w:rsidR="004F1B95" w:rsidRPr="00F62808">
        <w:rPr>
          <w:rFonts w:asciiTheme="minorHAnsi" w:hAnsiTheme="minorHAnsi"/>
          <w:noProof/>
        </w:rPr>
        <w:t xml:space="preserve"> Accessed 15 August 2017.</w:t>
      </w:r>
    </w:p>
    <w:p w14:paraId="3D7377F2" w14:textId="77777777" w:rsidR="00C478DD" w:rsidRDefault="00C478DD" w:rsidP="000C450B">
      <w:pPr>
        <w:spacing w:line="480" w:lineRule="auto"/>
        <w:rPr>
          <w:noProof/>
        </w:rPr>
      </w:pPr>
      <w:bookmarkStart w:id="2" w:name="_ENREF_2"/>
      <w:r>
        <w:rPr>
          <w:noProof/>
        </w:rPr>
        <w:t>(2)</w:t>
      </w:r>
      <w:r>
        <w:rPr>
          <w:noProof/>
        </w:rPr>
        <w:tab/>
      </w:r>
      <w:r w:rsidRPr="00C478DD">
        <w:rPr>
          <w:b/>
          <w:noProof/>
        </w:rPr>
        <w:t>Kamigaki T, et al.</w:t>
      </w:r>
      <w:r>
        <w:rPr>
          <w:noProof/>
        </w:rPr>
        <w:t xml:space="preserve"> Seasonality of Influenza and Respiratory Syncytial Viruses and the Effect of Climate Factors in Subtropical-Tropical Asia Using Influenza-Like Illness Surveillance Data, 2010 -2012. </w:t>
      </w:r>
      <w:r w:rsidRPr="00C478DD">
        <w:rPr>
          <w:i/>
          <w:noProof/>
        </w:rPr>
        <w:t>PLoS One</w:t>
      </w:r>
      <w:r>
        <w:rPr>
          <w:noProof/>
        </w:rPr>
        <w:t xml:space="preserve"> 2016;</w:t>
      </w:r>
      <w:r w:rsidRPr="00C478DD">
        <w:rPr>
          <w:b/>
          <w:noProof/>
        </w:rPr>
        <w:t xml:space="preserve"> 11</w:t>
      </w:r>
      <w:r>
        <w:rPr>
          <w:noProof/>
        </w:rPr>
        <w:t>(12): e0167712.</w:t>
      </w:r>
      <w:bookmarkEnd w:id="2"/>
    </w:p>
    <w:p w14:paraId="0DA797BA" w14:textId="55F09A01" w:rsidR="00C478DD" w:rsidRDefault="00C478DD" w:rsidP="000C450B">
      <w:pPr>
        <w:spacing w:line="480" w:lineRule="auto"/>
        <w:rPr>
          <w:noProof/>
        </w:rPr>
      </w:pPr>
      <w:bookmarkStart w:id="3" w:name="_ENREF_3"/>
      <w:r>
        <w:rPr>
          <w:noProof/>
        </w:rPr>
        <w:t>(3)</w:t>
      </w:r>
      <w:r>
        <w:rPr>
          <w:noProof/>
        </w:rPr>
        <w:tab/>
      </w:r>
      <w:r w:rsidRPr="00C478DD">
        <w:rPr>
          <w:b/>
          <w:noProof/>
        </w:rPr>
        <w:t>Sung RY, et al.</w:t>
      </w:r>
      <w:r>
        <w:rPr>
          <w:noProof/>
        </w:rPr>
        <w:t xml:space="preserve"> Epidemiology and aetiology of acute bronchiolitis in Hong Kong infants. </w:t>
      </w:r>
      <w:r w:rsidRPr="00C478DD">
        <w:rPr>
          <w:i/>
          <w:noProof/>
        </w:rPr>
        <w:t>Epidemiol</w:t>
      </w:r>
      <w:r w:rsidR="000C450B">
        <w:rPr>
          <w:i/>
          <w:noProof/>
        </w:rPr>
        <w:t>ogy and</w:t>
      </w:r>
      <w:r w:rsidRPr="00C478DD">
        <w:rPr>
          <w:i/>
          <w:noProof/>
        </w:rPr>
        <w:t xml:space="preserve"> Infect</w:t>
      </w:r>
      <w:r w:rsidR="000C450B">
        <w:rPr>
          <w:i/>
          <w:noProof/>
        </w:rPr>
        <w:t>ion</w:t>
      </w:r>
      <w:r>
        <w:rPr>
          <w:noProof/>
        </w:rPr>
        <w:t xml:space="preserve"> 1992;</w:t>
      </w:r>
      <w:r w:rsidRPr="00C478DD">
        <w:rPr>
          <w:b/>
          <w:noProof/>
        </w:rPr>
        <w:t xml:space="preserve"> 108</w:t>
      </w:r>
      <w:r>
        <w:rPr>
          <w:noProof/>
        </w:rPr>
        <w:t>(1): 147-154.</w:t>
      </w:r>
      <w:bookmarkEnd w:id="3"/>
    </w:p>
    <w:p w14:paraId="74E2CCCD" w14:textId="6198E1D5" w:rsidR="00C478DD" w:rsidRDefault="00C478DD" w:rsidP="000C450B">
      <w:pPr>
        <w:spacing w:line="480" w:lineRule="auto"/>
        <w:rPr>
          <w:noProof/>
        </w:rPr>
      </w:pPr>
      <w:bookmarkStart w:id="4" w:name="_ENREF_4"/>
      <w:r>
        <w:rPr>
          <w:noProof/>
        </w:rPr>
        <w:t>(4)</w:t>
      </w:r>
      <w:r>
        <w:rPr>
          <w:noProof/>
        </w:rPr>
        <w:tab/>
      </w:r>
      <w:r w:rsidRPr="00C478DD">
        <w:rPr>
          <w:b/>
          <w:noProof/>
        </w:rPr>
        <w:t>Tang JW, et al.</w:t>
      </w:r>
      <w:r>
        <w:rPr>
          <w:noProof/>
        </w:rPr>
        <w:t xml:space="preserve"> Incidence of common respiratory viral infections related to climate factors in hospitalized children in Hong Kong. </w:t>
      </w:r>
      <w:r w:rsidRPr="00C478DD">
        <w:rPr>
          <w:i/>
          <w:noProof/>
        </w:rPr>
        <w:t>Epidemiol</w:t>
      </w:r>
      <w:r w:rsidR="000C450B">
        <w:rPr>
          <w:i/>
          <w:noProof/>
        </w:rPr>
        <w:t>ogy and</w:t>
      </w:r>
      <w:r w:rsidRPr="00C478DD">
        <w:rPr>
          <w:i/>
          <w:noProof/>
        </w:rPr>
        <w:t xml:space="preserve"> Infect</w:t>
      </w:r>
      <w:r w:rsidR="000C450B">
        <w:rPr>
          <w:i/>
          <w:noProof/>
        </w:rPr>
        <w:t>ion</w:t>
      </w:r>
      <w:r>
        <w:rPr>
          <w:noProof/>
        </w:rPr>
        <w:t xml:space="preserve"> 2010;</w:t>
      </w:r>
      <w:r w:rsidRPr="00C478DD">
        <w:rPr>
          <w:b/>
          <w:noProof/>
        </w:rPr>
        <w:t xml:space="preserve"> 138</w:t>
      </w:r>
      <w:r>
        <w:rPr>
          <w:noProof/>
        </w:rPr>
        <w:t>(2): 226-235.</w:t>
      </w:r>
      <w:bookmarkEnd w:id="4"/>
    </w:p>
    <w:p w14:paraId="6151AAAA" w14:textId="38CBE3F2" w:rsidR="00C478DD" w:rsidRDefault="00C478DD" w:rsidP="000C450B">
      <w:pPr>
        <w:spacing w:line="480" w:lineRule="auto"/>
        <w:rPr>
          <w:noProof/>
        </w:rPr>
      </w:pPr>
      <w:bookmarkStart w:id="5" w:name="_ENREF_5"/>
      <w:r>
        <w:rPr>
          <w:noProof/>
        </w:rPr>
        <w:t>(5)</w:t>
      </w:r>
      <w:r>
        <w:rPr>
          <w:noProof/>
        </w:rPr>
        <w:tab/>
      </w:r>
      <w:r w:rsidRPr="00C478DD">
        <w:rPr>
          <w:b/>
          <w:noProof/>
        </w:rPr>
        <w:t>Paiva TM, et al.</w:t>
      </w:r>
      <w:r>
        <w:rPr>
          <w:noProof/>
        </w:rPr>
        <w:t xml:space="preserve"> Shift in the timing of respiratory syncytial virus circulation in a subtropical megalopolis: implications for immunoprophylaxis. </w:t>
      </w:r>
      <w:r w:rsidRPr="00C478DD">
        <w:rPr>
          <w:i/>
          <w:noProof/>
        </w:rPr>
        <w:t>J</w:t>
      </w:r>
      <w:r w:rsidR="000C450B">
        <w:rPr>
          <w:i/>
          <w:noProof/>
        </w:rPr>
        <w:t>ournal of</w:t>
      </w:r>
      <w:r w:rsidRPr="00C478DD">
        <w:rPr>
          <w:i/>
          <w:noProof/>
        </w:rPr>
        <w:t xml:space="preserve"> Med</w:t>
      </w:r>
      <w:r w:rsidR="000C450B">
        <w:rPr>
          <w:i/>
          <w:noProof/>
        </w:rPr>
        <w:t>ical</w:t>
      </w:r>
      <w:r w:rsidRPr="00C478DD">
        <w:rPr>
          <w:i/>
          <w:noProof/>
        </w:rPr>
        <w:t xml:space="preserve"> Virol</w:t>
      </w:r>
      <w:r w:rsidR="000C450B">
        <w:rPr>
          <w:i/>
          <w:noProof/>
        </w:rPr>
        <w:t>ogy</w:t>
      </w:r>
      <w:r>
        <w:rPr>
          <w:noProof/>
        </w:rPr>
        <w:t xml:space="preserve"> 2012;</w:t>
      </w:r>
      <w:r w:rsidRPr="00C478DD">
        <w:rPr>
          <w:b/>
          <w:noProof/>
        </w:rPr>
        <w:t xml:space="preserve"> 84</w:t>
      </w:r>
      <w:r>
        <w:rPr>
          <w:noProof/>
        </w:rPr>
        <w:t>(11): 1825-1830.</w:t>
      </w:r>
      <w:bookmarkEnd w:id="5"/>
    </w:p>
    <w:p w14:paraId="365ACE35" w14:textId="428E26A7" w:rsidR="00C478DD" w:rsidRDefault="00C478DD" w:rsidP="000C450B">
      <w:pPr>
        <w:spacing w:line="480" w:lineRule="auto"/>
        <w:rPr>
          <w:noProof/>
        </w:rPr>
      </w:pPr>
      <w:bookmarkStart w:id="6" w:name="_ENREF_6"/>
      <w:r>
        <w:rPr>
          <w:noProof/>
        </w:rPr>
        <w:t>(6)</w:t>
      </w:r>
      <w:r>
        <w:rPr>
          <w:noProof/>
        </w:rPr>
        <w:tab/>
      </w:r>
      <w:r w:rsidRPr="00C478DD">
        <w:rPr>
          <w:b/>
          <w:noProof/>
        </w:rPr>
        <w:t>Chiu SN, et al.</w:t>
      </w:r>
      <w:r>
        <w:rPr>
          <w:noProof/>
        </w:rPr>
        <w:t xml:space="preserve"> Risk of Respiratory Syncytial Virus Infection in Cyanotic Congenital Heart Disease in a Subtropical Area. </w:t>
      </w:r>
      <w:r w:rsidRPr="00C478DD">
        <w:rPr>
          <w:i/>
          <w:noProof/>
        </w:rPr>
        <w:t>J</w:t>
      </w:r>
      <w:r w:rsidR="000C450B">
        <w:rPr>
          <w:i/>
          <w:noProof/>
        </w:rPr>
        <w:t>ournal of</w:t>
      </w:r>
      <w:r w:rsidRPr="00C478DD">
        <w:rPr>
          <w:i/>
          <w:noProof/>
        </w:rPr>
        <w:t xml:space="preserve"> Pediatr</w:t>
      </w:r>
      <w:r w:rsidR="000C450B">
        <w:rPr>
          <w:i/>
          <w:noProof/>
        </w:rPr>
        <w:t>ics</w:t>
      </w:r>
      <w:r>
        <w:rPr>
          <w:noProof/>
        </w:rPr>
        <w:t xml:space="preserve"> 2016;</w:t>
      </w:r>
      <w:r w:rsidRPr="00C478DD">
        <w:rPr>
          <w:b/>
          <w:noProof/>
        </w:rPr>
        <w:t xml:space="preserve"> 171</w:t>
      </w:r>
      <w:r>
        <w:rPr>
          <w:noProof/>
        </w:rPr>
        <w:t>: 25-30 e21.</w:t>
      </w:r>
      <w:bookmarkEnd w:id="6"/>
    </w:p>
    <w:p w14:paraId="70791368" w14:textId="2CDA0A52" w:rsidR="00C478DD" w:rsidRDefault="00C478DD" w:rsidP="000C450B">
      <w:pPr>
        <w:spacing w:line="480" w:lineRule="auto"/>
        <w:rPr>
          <w:noProof/>
        </w:rPr>
      </w:pPr>
      <w:bookmarkStart w:id="7" w:name="_ENREF_7"/>
      <w:r>
        <w:rPr>
          <w:noProof/>
        </w:rPr>
        <w:t>(7)</w:t>
      </w:r>
      <w:r>
        <w:rPr>
          <w:noProof/>
        </w:rPr>
        <w:tab/>
      </w:r>
      <w:r w:rsidRPr="00C478DD">
        <w:rPr>
          <w:b/>
          <w:noProof/>
        </w:rPr>
        <w:t>Haynes AK, et al.</w:t>
      </w:r>
      <w:r>
        <w:rPr>
          <w:noProof/>
        </w:rPr>
        <w:t xml:space="preserve"> Respiratory syncytial virus circulation in seven countries with Global Disease Detection Regional Centers. </w:t>
      </w:r>
      <w:r w:rsidRPr="00C478DD">
        <w:rPr>
          <w:i/>
          <w:noProof/>
        </w:rPr>
        <w:t>J</w:t>
      </w:r>
      <w:r w:rsidR="000C450B">
        <w:rPr>
          <w:i/>
          <w:noProof/>
        </w:rPr>
        <w:t>ournal of</w:t>
      </w:r>
      <w:r w:rsidRPr="00C478DD">
        <w:rPr>
          <w:i/>
          <w:noProof/>
        </w:rPr>
        <w:t xml:space="preserve"> Infect</w:t>
      </w:r>
      <w:r w:rsidR="000C450B">
        <w:rPr>
          <w:i/>
          <w:noProof/>
        </w:rPr>
        <w:t>ious</w:t>
      </w:r>
      <w:r w:rsidRPr="00C478DD">
        <w:rPr>
          <w:i/>
          <w:noProof/>
        </w:rPr>
        <w:t xml:space="preserve"> Dis</w:t>
      </w:r>
      <w:r w:rsidR="000C450B">
        <w:rPr>
          <w:i/>
          <w:noProof/>
        </w:rPr>
        <w:t>eases</w:t>
      </w:r>
      <w:r>
        <w:rPr>
          <w:noProof/>
        </w:rPr>
        <w:t xml:space="preserve"> 2013;</w:t>
      </w:r>
      <w:r w:rsidRPr="00C478DD">
        <w:rPr>
          <w:b/>
          <w:noProof/>
        </w:rPr>
        <w:t xml:space="preserve"> 208 Suppl 3</w:t>
      </w:r>
      <w:r>
        <w:rPr>
          <w:noProof/>
        </w:rPr>
        <w:t>: S246-254.</w:t>
      </w:r>
      <w:bookmarkEnd w:id="7"/>
    </w:p>
    <w:p w14:paraId="1087AFC8" w14:textId="2B0EF268" w:rsidR="00C478DD" w:rsidRDefault="00C478DD" w:rsidP="000C450B">
      <w:pPr>
        <w:spacing w:line="480" w:lineRule="auto"/>
        <w:rPr>
          <w:noProof/>
        </w:rPr>
      </w:pPr>
      <w:bookmarkStart w:id="8" w:name="_ENREF_8"/>
      <w:r>
        <w:rPr>
          <w:noProof/>
        </w:rPr>
        <w:lastRenderedPageBreak/>
        <w:t>(8)</w:t>
      </w:r>
      <w:r>
        <w:rPr>
          <w:noProof/>
        </w:rPr>
        <w:tab/>
      </w:r>
      <w:r w:rsidRPr="00C478DD">
        <w:rPr>
          <w:b/>
          <w:noProof/>
        </w:rPr>
        <w:t>Yusuf S, et al.</w:t>
      </w:r>
      <w:r>
        <w:rPr>
          <w:noProof/>
        </w:rPr>
        <w:t xml:space="preserve"> The relationship of meteorological conditions to the epidemic activity of respiratory syncytial virus. </w:t>
      </w:r>
      <w:r w:rsidRPr="00C478DD">
        <w:rPr>
          <w:i/>
          <w:noProof/>
        </w:rPr>
        <w:t>Epidemiol</w:t>
      </w:r>
      <w:r w:rsidR="000C450B">
        <w:rPr>
          <w:i/>
          <w:noProof/>
        </w:rPr>
        <w:t>ogy and</w:t>
      </w:r>
      <w:r w:rsidRPr="00C478DD">
        <w:rPr>
          <w:i/>
          <w:noProof/>
        </w:rPr>
        <w:t xml:space="preserve"> Infect</w:t>
      </w:r>
      <w:r w:rsidR="000C450B">
        <w:rPr>
          <w:i/>
          <w:noProof/>
        </w:rPr>
        <w:t>ion</w:t>
      </w:r>
      <w:r>
        <w:rPr>
          <w:noProof/>
        </w:rPr>
        <w:t xml:space="preserve"> 2007;</w:t>
      </w:r>
      <w:r w:rsidRPr="00C478DD">
        <w:rPr>
          <w:b/>
          <w:noProof/>
        </w:rPr>
        <w:t xml:space="preserve"> 135</w:t>
      </w:r>
      <w:r>
        <w:rPr>
          <w:noProof/>
        </w:rPr>
        <w:t>(7): 1077-1090.</w:t>
      </w:r>
      <w:bookmarkEnd w:id="8"/>
    </w:p>
    <w:p w14:paraId="1FC23D33" w14:textId="08A3CDC2" w:rsidR="00C478DD" w:rsidRDefault="00C478DD" w:rsidP="000C450B">
      <w:pPr>
        <w:spacing w:line="480" w:lineRule="auto"/>
        <w:rPr>
          <w:noProof/>
        </w:rPr>
      </w:pPr>
      <w:bookmarkStart w:id="9" w:name="_ENREF_9"/>
      <w:r>
        <w:rPr>
          <w:noProof/>
        </w:rPr>
        <w:t>(9)</w:t>
      </w:r>
      <w:r>
        <w:rPr>
          <w:noProof/>
        </w:rPr>
        <w:tab/>
      </w:r>
      <w:r w:rsidRPr="00C478DD">
        <w:rPr>
          <w:b/>
          <w:noProof/>
        </w:rPr>
        <w:t>Straliotto SM, et al.</w:t>
      </w:r>
      <w:r>
        <w:rPr>
          <w:noProof/>
        </w:rPr>
        <w:t xml:space="preserve"> Viral etiology of acute respiratory infections among children in Porto Alegre, RS, Brazil. </w:t>
      </w:r>
      <w:r w:rsidR="000C450B">
        <w:rPr>
          <w:i/>
          <w:noProof/>
        </w:rPr>
        <w:t xml:space="preserve">Journal of Brasilian Society of Tropical Medicine </w:t>
      </w:r>
      <w:r>
        <w:rPr>
          <w:noProof/>
        </w:rPr>
        <w:t>2002;</w:t>
      </w:r>
      <w:r w:rsidRPr="00C478DD">
        <w:rPr>
          <w:b/>
          <w:noProof/>
        </w:rPr>
        <w:t xml:space="preserve"> 35</w:t>
      </w:r>
      <w:r>
        <w:rPr>
          <w:noProof/>
        </w:rPr>
        <w:t>(4): 283-291.</w:t>
      </w:r>
      <w:bookmarkEnd w:id="9"/>
    </w:p>
    <w:p w14:paraId="2B5D8DD4" w14:textId="6FE95E8B" w:rsidR="00C478DD" w:rsidRDefault="00C478DD" w:rsidP="000C450B">
      <w:pPr>
        <w:spacing w:line="480" w:lineRule="auto"/>
        <w:rPr>
          <w:noProof/>
        </w:rPr>
      </w:pPr>
      <w:bookmarkStart w:id="10" w:name="_ENREF_10"/>
      <w:r>
        <w:rPr>
          <w:noProof/>
        </w:rPr>
        <w:t>(10)</w:t>
      </w:r>
      <w:r>
        <w:rPr>
          <w:noProof/>
        </w:rPr>
        <w:tab/>
      </w:r>
      <w:r w:rsidRPr="00C478DD">
        <w:rPr>
          <w:b/>
          <w:noProof/>
        </w:rPr>
        <w:t>Halstead DC, Jenkins SG.</w:t>
      </w:r>
      <w:r>
        <w:rPr>
          <w:noProof/>
        </w:rPr>
        <w:t xml:space="preserve"> Continuous non-seasonal epidemic of respiratory syncytial virus infection in the southeast United States. </w:t>
      </w:r>
      <w:r w:rsidRPr="00C478DD">
        <w:rPr>
          <w:i/>
          <w:noProof/>
        </w:rPr>
        <w:t>South</w:t>
      </w:r>
      <w:r w:rsidR="000C450B">
        <w:rPr>
          <w:i/>
          <w:noProof/>
        </w:rPr>
        <w:t>ern</w:t>
      </w:r>
      <w:r w:rsidRPr="00C478DD">
        <w:rPr>
          <w:i/>
          <w:noProof/>
        </w:rPr>
        <w:t xml:space="preserve"> Med</w:t>
      </w:r>
      <w:r w:rsidR="000C450B">
        <w:rPr>
          <w:i/>
          <w:noProof/>
        </w:rPr>
        <w:t xml:space="preserve">ical </w:t>
      </w:r>
      <w:r w:rsidRPr="00C478DD">
        <w:rPr>
          <w:i/>
          <w:noProof/>
        </w:rPr>
        <w:t xml:space="preserve"> J</w:t>
      </w:r>
      <w:r w:rsidR="000C450B">
        <w:rPr>
          <w:i/>
          <w:noProof/>
        </w:rPr>
        <w:t>ournal</w:t>
      </w:r>
      <w:r>
        <w:rPr>
          <w:noProof/>
        </w:rPr>
        <w:t xml:space="preserve"> 1998;</w:t>
      </w:r>
      <w:r w:rsidRPr="00C478DD">
        <w:rPr>
          <w:b/>
          <w:noProof/>
        </w:rPr>
        <w:t xml:space="preserve"> 91</w:t>
      </w:r>
      <w:r>
        <w:rPr>
          <w:noProof/>
        </w:rPr>
        <w:t>(5): 433-436.</w:t>
      </w:r>
      <w:bookmarkEnd w:id="10"/>
    </w:p>
    <w:p w14:paraId="4B21D3FC" w14:textId="77777777" w:rsidR="00C478DD" w:rsidRDefault="00C478DD" w:rsidP="000C450B">
      <w:pPr>
        <w:spacing w:line="480" w:lineRule="auto"/>
        <w:rPr>
          <w:noProof/>
        </w:rPr>
      </w:pPr>
      <w:bookmarkStart w:id="11" w:name="_ENREF_11"/>
      <w:r>
        <w:rPr>
          <w:noProof/>
        </w:rPr>
        <w:t>(11)</w:t>
      </w:r>
      <w:r>
        <w:rPr>
          <w:noProof/>
        </w:rPr>
        <w:tab/>
      </w:r>
      <w:r w:rsidRPr="00C478DD">
        <w:rPr>
          <w:b/>
          <w:noProof/>
        </w:rPr>
        <w:t>Wang TL, et al.</w:t>
      </w:r>
      <w:r>
        <w:rPr>
          <w:noProof/>
        </w:rPr>
        <w:t xml:space="preserve"> [Study on the relations between epidemiology of respiratory syncytial infection in children and climate factors in Hangzhou]. </w:t>
      </w:r>
      <w:r w:rsidRPr="00C478DD">
        <w:rPr>
          <w:i/>
          <w:noProof/>
        </w:rPr>
        <w:t>Zhonghua Liu Xing Bing Xue Za Zhi</w:t>
      </w:r>
      <w:r>
        <w:rPr>
          <w:noProof/>
        </w:rPr>
        <w:t xml:space="preserve"> 2005;</w:t>
      </w:r>
      <w:r w:rsidRPr="00C478DD">
        <w:rPr>
          <w:b/>
          <w:noProof/>
        </w:rPr>
        <w:t xml:space="preserve"> 26</w:t>
      </w:r>
      <w:r>
        <w:rPr>
          <w:noProof/>
        </w:rPr>
        <w:t>(8): 588-591.</w:t>
      </w:r>
      <w:bookmarkEnd w:id="11"/>
    </w:p>
    <w:p w14:paraId="62A3E153" w14:textId="77777777" w:rsidR="00C478DD" w:rsidRDefault="00C478DD" w:rsidP="000C450B">
      <w:pPr>
        <w:spacing w:line="480" w:lineRule="auto"/>
        <w:rPr>
          <w:noProof/>
        </w:rPr>
      </w:pPr>
      <w:bookmarkStart w:id="12" w:name="_ENREF_12"/>
      <w:r>
        <w:rPr>
          <w:noProof/>
        </w:rPr>
        <w:t>(12)</w:t>
      </w:r>
      <w:r>
        <w:rPr>
          <w:noProof/>
        </w:rPr>
        <w:tab/>
      </w:r>
      <w:r w:rsidRPr="00C478DD">
        <w:rPr>
          <w:b/>
          <w:noProof/>
        </w:rPr>
        <w:t>Ji W, et al.</w:t>
      </w:r>
      <w:r>
        <w:rPr>
          <w:noProof/>
        </w:rPr>
        <w:t xml:space="preserve"> [Characteristics and the prevalence of respiratory viruses and the correlation with climatic factors of hospitalized children in Suzhou children's hospital]. </w:t>
      </w:r>
      <w:r w:rsidRPr="00C478DD">
        <w:rPr>
          <w:i/>
          <w:noProof/>
        </w:rPr>
        <w:t>Zhonghua Yu Fang Yi Xue Za Zhi</w:t>
      </w:r>
      <w:r>
        <w:rPr>
          <w:noProof/>
        </w:rPr>
        <w:t xml:space="preserve"> 2011;</w:t>
      </w:r>
      <w:r w:rsidRPr="00C478DD">
        <w:rPr>
          <w:b/>
          <w:noProof/>
        </w:rPr>
        <w:t xml:space="preserve"> 45</w:t>
      </w:r>
      <w:r>
        <w:rPr>
          <w:noProof/>
        </w:rPr>
        <w:t>(3): 205-210.</w:t>
      </w:r>
      <w:bookmarkEnd w:id="12"/>
    </w:p>
    <w:p w14:paraId="6005C811" w14:textId="6A111227" w:rsidR="00C478DD" w:rsidRDefault="00C478DD" w:rsidP="000C450B">
      <w:pPr>
        <w:spacing w:line="480" w:lineRule="auto"/>
        <w:rPr>
          <w:noProof/>
        </w:rPr>
      </w:pPr>
      <w:bookmarkStart w:id="13" w:name="_ENREF_13"/>
      <w:r>
        <w:rPr>
          <w:noProof/>
        </w:rPr>
        <w:t>(13)</w:t>
      </w:r>
      <w:r>
        <w:rPr>
          <w:noProof/>
        </w:rPr>
        <w:tab/>
      </w:r>
      <w:r w:rsidRPr="00C478DD">
        <w:rPr>
          <w:b/>
          <w:noProof/>
        </w:rPr>
        <w:t>Viegas M, et al.</w:t>
      </w:r>
      <w:r>
        <w:rPr>
          <w:noProof/>
        </w:rPr>
        <w:t xml:space="preserve"> Respiratory viruses seasonality in children under five years of age in Buenos Aires, Argentina: a five-year analysis. </w:t>
      </w:r>
      <w:r w:rsidRPr="00C478DD">
        <w:rPr>
          <w:i/>
          <w:noProof/>
        </w:rPr>
        <w:t>J</w:t>
      </w:r>
      <w:r w:rsidR="000C450B">
        <w:rPr>
          <w:i/>
          <w:noProof/>
        </w:rPr>
        <w:t>ournal of</w:t>
      </w:r>
      <w:r w:rsidRPr="00C478DD">
        <w:rPr>
          <w:i/>
          <w:noProof/>
        </w:rPr>
        <w:t xml:space="preserve"> Infect</w:t>
      </w:r>
      <w:r w:rsidR="000C450B">
        <w:rPr>
          <w:i/>
          <w:noProof/>
        </w:rPr>
        <w:t>ion</w:t>
      </w:r>
      <w:r>
        <w:rPr>
          <w:noProof/>
        </w:rPr>
        <w:t xml:space="preserve"> 2004;</w:t>
      </w:r>
      <w:r w:rsidRPr="00C478DD">
        <w:rPr>
          <w:b/>
          <w:noProof/>
        </w:rPr>
        <w:t xml:space="preserve"> 49</w:t>
      </w:r>
      <w:r>
        <w:rPr>
          <w:noProof/>
        </w:rPr>
        <w:t>(3): 222-228.</w:t>
      </w:r>
      <w:bookmarkEnd w:id="13"/>
    </w:p>
    <w:p w14:paraId="0F9123BA" w14:textId="1782B857" w:rsidR="00C478DD" w:rsidRDefault="00C478DD" w:rsidP="000C450B">
      <w:pPr>
        <w:spacing w:line="480" w:lineRule="auto"/>
        <w:rPr>
          <w:noProof/>
        </w:rPr>
      </w:pPr>
      <w:bookmarkStart w:id="14" w:name="_ENREF_14"/>
      <w:r>
        <w:rPr>
          <w:noProof/>
        </w:rPr>
        <w:t>(14)</w:t>
      </w:r>
      <w:r>
        <w:rPr>
          <w:noProof/>
        </w:rPr>
        <w:tab/>
      </w:r>
      <w:r w:rsidRPr="00C478DD">
        <w:rPr>
          <w:b/>
          <w:noProof/>
        </w:rPr>
        <w:t>Hortal M, et al.</w:t>
      </w:r>
      <w:r>
        <w:rPr>
          <w:noProof/>
        </w:rPr>
        <w:t xml:space="preserve"> Meteorological variables and occurrence of respiratory syncytial virus in Uruguay. </w:t>
      </w:r>
      <w:r w:rsidRPr="00C478DD">
        <w:rPr>
          <w:i/>
          <w:noProof/>
        </w:rPr>
        <w:t>Res</w:t>
      </w:r>
      <w:r w:rsidR="000C450B">
        <w:rPr>
          <w:i/>
          <w:noProof/>
        </w:rPr>
        <w:t>earch in</w:t>
      </w:r>
      <w:r w:rsidRPr="00C478DD">
        <w:rPr>
          <w:i/>
          <w:noProof/>
        </w:rPr>
        <w:t xml:space="preserve"> Virol</w:t>
      </w:r>
      <w:r w:rsidR="000C450B">
        <w:rPr>
          <w:i/>
          <w:noProof/>
        </w:rPr>
        <w:t>ogy</w:t>
      </w:r>
      <w:r>
        <w:rPr>
          <w:noProof/>
        </w:rPr>
        <w:t xml:space="preserve"> 1993;</w:t>
      </w:r>
      <w:r w:rsidRPr="00C478DD">
        <w:rPr>
          <w:b/>
          <w:noProof/>
        </w:rPr>
        <w:t xml:space="preserve"> 144</w:t>
      </w:r>
      <w:r>
        <w:rPr>
          <w:noProof/>
        </w:rPr>
        <w:t>(5): 405-408.</w:t>
      </w:r>
      <w:bookmarkEnd w:id="14"/>
    </w:p>
    <w:p w14:paraId="1F71EDF8" w14:textId="1BA7CDDC" w:rsidR="00C478DD" w:rsidRDefault="00C478DD" w:rsidP="000C450B">
      <w:pPr>
        <w:spacing w:line="480" w:lineRule="auto"/>
        <w:rPr>
          <w:noProof/>
        </w:rPr>
      </w:pPr>
    </w:p>
    <w:p w14:paraId="2006C8D3" w14:textId="0F46853B" w:rsidR="00B8767A" w:rsidRDefault="00C478DD" w:rsidP="000C450B">
      <w:pPr>
        <w:spacing w:line="480" w:lineRule="auto"/>
      </w:pPr>
      <w:r>
        <w:fldChar w:fldCharType="end"/>
      </w:r>
    </w:p>
    <w:p w14:paraId="3245C828" w14:textId="77777777" w:rsidR="00422495" w:rsidRDefault="00422495" w:rsidP="000C450B">
      <w:pPr>
        <w:spacing w:line="480" w:lineRule="auto"/>
      </w:pPr>
    </w:p>
    <w:p w14:paraId="3A1C7668" w14:textId="77777777" w:rsidR="00422495" w:rsidRPr="008D28B2" w:rsidRDefault="00422495" w:rsidP="000C450B">
      <w:pPr>
        <w:spacing w:line="480" w:lineRule="auto"/>
      </w:pPr>
    </w:p>
    <w:sectPr w:rsidR="00422495" w:rsidRPr="008D28B2" w:rsidSect="00CA7E5F">
      <w:pgSz w:w="11900" w:h="16840"/>
      <w:pgMar w:top="1440" w:right="1410" w:bottom="1440" w:left="180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831E30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Robert Ware">
    <w15:presenceInfo w15:providerId="AD" w15:userId="S-1-5-21-3783748790-1650380912-4064278123-9066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demiology Infection (2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xe2p2vx32rs5cezwsavwwvmdv5ww5ea0fve&quot;&gt;RSV library Copy_trial&lt;record-ids&gt;&lt;item&gt;36&lt;/item&gt;&lt;item&gt;146&lt;/item&gt;&lt;item&gt;169&lt;/item&gt;&lt;item&gt;172&lt;/item&gt;&lt;item&gt;173&lt;/item&gt;&lt;item&gt;215&lt;/item&gt;&lt;item&gt;231&lt;/item&gt;&lt;item&gt;232&lt;/item&gt;&lt;item&gt;233&lt;/item&gt;&lt;item&gt;234&lt;/item&gt;&lt;item&gt;235&lt;/item&gt;&lt;item&gt;237&lt;/item&gt;&lt;item&gt;240&lt;/item&gt;&lt;item&gt;241&lt;/item&gt;&lt;/record-ids&gt;&lt;/item&gt;&lt;/Libraries&gt;"/>
  </w:docVars>
  <w:rsids>
    <w:rsidRoot w:val="008D28B2"/>
    <w:rsid w:val="000C450B"/>
    <w:rsid w:val="00102AAC"/>
    <w:rsid w:val="00127D58"/>
    <w:rsid w:val="001A2455"/>
    <w:rsid w:val="001A36CE"/>
    <w:rsid w:val="001E29AF"/>
    <w:rsid w:val="00251B9C"/>
    <w:rsid w:val="00254A1F"/>
    <w:rsid w:val="00263775"/>
    <w:rsid w:val="00311B3F"/>
    <w:rsid w:val="003A4A35"/>
    <w:rsid w:val="003F0A29"/>
    <w:rsid w:val="00422495"/>
    <w:rsid w:val="00454727"/>
    <w:rsid w:val="004F1B95"/>
    <w:rsid w:val="005E5880"/>
    <w:rsid w:val="00601BD0"/>
    <w:rsid w:val="00641F2E"/>
    <w:rsid w:val="006F7643"/>
    <w:rsid w:val="00700227"/>
    <w:rsid w:val="007417AC"/>
    <w:rsid w:val="0075086F"/>
    <w:rsid w:val="007A6AA3"/>
    <w:rsid w:val="008D28B2"/>
    <w:rsid w:val="008D4888"/>
    <w:rsid w:val="008E06AD"/>
    <w:rsid w:val="00943B1B"/>
    <w:rsid w:val="00B57BBC"/>
    <w:rsid w:val="00B8767A"/>
    <w:rsid w:val="00B94378"/>
    <w:rsid w:val="00C478DD"/>
    <w:rsid w:val="00CA7E5F"/>
    <w:rsid w:val="00D048F8"/>
    <w:rsid w:val="00E31726"/>
    <w:rsid w:val="00EC40F0"/>
    <w:rsid w:val="00F613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6ED4F4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28B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613D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13DF"/>
    <w:rPr>
      <w:rFonts w:ascii="Lucida Grande" w:eastAsia="Times New Roman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F613D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C478DD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127D5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7D5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7D58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7D5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7D58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28B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613D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13DF"/>
    <w:rPr>
      <w:rFonts w:ascii="Lucida Grande" w:eastAsia="Times New Roman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F613D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C478DD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127D5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7D5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7D58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7D5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7D58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mailto:cmmorley1@gmail.com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8" Type="http://schemas.microsoft.com/office/2011/relationships/commentsExtended" Target="commentsExtended.xml"/><Relationship Id="rId9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6</Pages>
  <Words>2202</Words>
  <Characters>12554</Characters>
  <Application>Microsoft Macintosh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ffith University</Company>
  <LinksUpToDate>false</LinksUpToDate>
  <CharactersWithSpaces>147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la</dc:creator>
  <cp:lastModifiedBy>Carla</cp:lastModifiedBy>
  <cp:revision>7</cp:revision>
  <dcterms:created xsi:type="dcterms:W3CDTF">2018-01-17T08:38:00Z</dcterms:created>
  <dcterms:modified xsi:type="dcterms:W3CDTF">2018-01-20T06:52:00Z</dcterms:modified>
</cp:coreProperties>
</file>